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4"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5" w:author="Sarah Thomas" w:date="2014-03-03T14:05:00Z">
        <w:r w:rsidRPr="005C63CB" w:rsidDel="00F15707">
          <w:delText>System Requirements Specification Document</w:delText>
        </w:r>
      </w:del>
      <w:ins w:id="6"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7" w:author="Sarah Thomas" w:date="2014-03-03T14:07:00Z">
        <w:r w:rsidR="00F15707">
          <w:t>19</w:t>
        </w:r>
      </w:ins>
      <w:del w:id="8" w:author="Sarah Thomas" w:date="2014-03-03T14:07:00Z">
        <w:r w:rsidDel="00F15707">
          <w:delText>5</w:delText>
        </w:r>
      </w:del>
      <w:r>
        <w:t xml:space="preserve"> </w:t>
      </w:r>
      <w:del w:id="9" w:author="Sarah Thomas" w:date="2014-03-03T14:07:00Z">
        <w:r w:rsidDel="00F15707">
          <w:delText xml:space="preserve">February </w:delText>
        </w:r>
      </w:del>
      <w:ins w:id="10" w:author="Sarah Thomas" w:date="2014-03-03T14:07:00Z">
        <w:r w:rsidR="00F15707">
          <w:t xml:space="preserve">March </w:t>
        </w:r>
      </w:ins>
      <w:del w:id="11" w:author="Sarah Thomas" w:date="2014-03-03T14:06:00Z">
        <w:r w:rsidDel="00F15707">
          <w:delText>2012</w:delText>
        </w:r>
      </w:del>
      <w:ins w:id="12"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3" w:author="Sarah Thomas" w:date="2014-03-03T16:35:00Z"/>
              <w:b w:val="0"/>
              <w:noProof/>
              <w:lang w:val="en-US" w:eastAsia="ja-JP"/>
            </w:rPr>
          </w:pPr>
          <w:r>
            <w:rPr>
              <w:b w:val="0"/>
            </w:rPr>
            <w:fldChar w:fldCharType="begin"/>
          </w:r>
          <w:r>
            <w:instrText xml:space="preserve"> TOC \o "1-3" \h \z \u </w:instrText>
          </w:r>
          <w:r>
            <w:rPr>
              <w:b w:val="0"/>
            </w:rPr>
            <w:fldChar w:fldCharType="separate"/>
          </w:r>
          <w:ins w:id="14"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5"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6" w:author="Sarah Thomas" w:date="2014-03-03T16:35:00Z"/>
              <w:b w:val="0"/>
              <w:noProof/>
              <w:sz w:val="24"/>
              <w:szCs w:val="24"/>
              <w:lang w:val="en-US" w:eastAsia="ja-JP"/>
            </w:rPr>
          </w:pPr>
          <w:ins w:id="17"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18"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19" w:author="Sarah Thomas" w:date="2014-03-03T16:35:00Z"/>
              <w:b w:val="0"/>
              <w:noProof/>
              <w:sz w:val="24"/>
              <w:szCs w:val="24"/>
              <w:lang w:val="en-US" w:eastAsia="ja-JP"/>
            </w:rPr>
          </w:pPr>
          <w:ins w:id="20"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1"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2" w:author="Sarah Thomas" w:date="2014-03-03T16:35:00Z"/>
              <w:b w:val="0"/>
              <w:noProof/>
              <w:sz w:val="24"/>
              <w:szCs w:val="24"/>
              <w:lang w:val="en-US" w:eastAsia="ja-JP"/>
            </w:rPr>
          </w:pPr>
          <w:ins w:id="23"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4"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5" w:author="Sarah Thomas" w:date="2014-03-03T16:35:00Z"/>
              <w:b w:val="0"/>
              <w:noProof/>
              <w:lang w:val="en-US" w:eastAsia="ja-JP"/>
            </w:rPr>
          </w:pPr>
          <w:ins w:id="26"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7"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28" w:author="Sarah Thomas" w:date="2014-03-03T16:35:00Z"/>
              <w:b w:val="0"/>
              <w:noProof/>
              <w:sz w:val="24"/>
              <w:szCs w:val="24"/>
              <w:lang w:val="en-US" w:eastAsia="ja-JP"/>
            </w:rPr>
          </w:pPr>
          <w:ins w:id="29"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0"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1" w:author="Sarah Thomas" w:date="2014-03-03T16:35:00Z"/>
              <w:noProof/>
              <w:sz w:val="24"/>
              <w:szCs w:val="24"/>
              <w:lang w:val="en-US" w:eastAsia="ja-JP"/>
            </w:rPr>
          </w:pPr>
          <w:ins w:id="32"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3"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4" w:author="Sarah Thomas" w:date="2014-03-03T16:35:00Z"/>
              <w:noProof/>
              <w:sz w:val="24"/>
              <w:szCs w:val="24"/>
              <w:lang w:val="en-US" w:eastAsia="ja-JP"/>
            </w:rPr>
          </w:pPr>
          <w:ins w:id="35"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6"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7" w:author="Sarah Thomas" w:date="2014-03-03T16:35:00Z"/>
              <w:b w:val="0"/>
              <w:noProof/>
              <w:sz w:val="24"/>
              <w:szCs w:val="24"/>
              <w:lang w:val="en-US" w:eastAsia="ja-JP"/>
            </w:rPr>
          </w:pPr>
          <w:ins w:id="38"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39"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0" w:author="Sarah Thomas" w:date="2014-03-03T16:35:00Z"/>
              <w:b w:val="0"/>
              <w:noProof/>
              <w:sz w:val="24"/>
              <w:szCs w:val="24"/>
              <w:lang w:val="en-US" w:eastAsia="ja-JP"/>
            </w:rPr>
          </w:pPr>
          <w:ins w:id="41"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2"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3" w:author="Sarah Thomas" w:date="2014-03-03T16:35:00Z"/>
              <w:b w:val="0"/>
              <w:noProof/>
              <w:sz w:val="24"/>
              <w:szCs w:val="24"/>
              <w:lang w:val="en-US" w:eastAsia="ja-JP"/>
            </w:rPr>
          </w:pPr>
          <w:ins w:id="44"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5"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6" w:author="Sarah Thomas" w:date="2014-03-03T16:35:00Z"/>
              <w:b w:val="0"/>
              <w:noProof/>
              <w:lang w:val="en-US" w:eastAsia="ja-JP"/>
            </w:rPr>
          </w:pPr>
          <w:ins w:id="47"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48"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49" w:author="Sarah Thomas" w:date="2014-03-03T16:35:00Z"/>
              <w:b w:val="0"/>
              <w:noProof/>
              <w:sz w:val="24"/>
              <w:szCs w:val="24"/>
              <w:lang w:val="en-US" w:eastAsia="ja-JP"/>
            </w:rPr>
          </w:pPr>
          <w:ins w:id="50"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1"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2" w:author="Sarah Thomas" w:date="2014-03-03T16:35:00Z"/>
              <w:b w:val="0"/>
              <w:noProof/>
              <w:sz w:val="24"/>
              <w:szCs w:val="24"/>
              <w:lang w:val="en-US" w:eastAsia="ja-JP"/>
            </w:rPr>
          </w:pPr>
          <w:ins w:id="53"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4"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5" w:author="Sarah Thomas" w:date="2014-03-03T16:35:00Z"/>
              <w:b w:val="0"/>
              <w:noProof/>
              <w:sz w:val="24"/>
              <w:szCs w:val="24"/>
              <w:lang w:val="en-US" w:eastAsia="ja-JP"/>
            </w:rPr>
          </w:pPr>
          <w:ins w:id="56"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7"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58" w:author="Sarah Thomas" w:date="2014-03-03T16:35:00Z"/>
              <w:b w:val="0"/>
              <w:noProof/>
              <w:lang w:val="en-US" w:eastAsia="ja-JP"/>
            </w:rPr>
          </w:pPr>
          <w:ins w:id="59"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0"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1" w:author="Sarah Thomas" w:date="2014-03-03T16:35:00Z"/>
              <w:b w:val="0"/>
              <w:noProof/>
              <w:lang w:val="en-US" w:eastAsia="ja-JP"/>
            </w:rPr>
          </w:pPr>
          <w:ins w:id="62"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3"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4" w:author="Sarah Thomas" w:date="2014-03-03T16:35:00Z"/>
              <w:b w:val="0"/>
              <w:noProof/>
              <w:sz w:val="24"/>
              <w:szCs w:val="24"/>
              <w:lang w:val="en-US" w:eastAsia="ja-JP"/>
            </w:rPr>
          </w:pPr>
          <w:ins w:id="65"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6"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7" w:author="Sarah Thomas" w:date="2014-03-03T16:35:00Z"/>
              <w:b w:val="0"/>
              <w:noProof/>
              <w:sz w:val="24"/>
              <w:szCs w:val="24"/>
              <w:lang w:val="en-US" w:eastAsia="ja-JP"/>
            </w:rPr>
          </w:pPr>
          <w:ins w:id="68"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69"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0" w:author="Sarah Thomas" w:date="2014-03-03T16:35:00Z"/>
              <w:b w:val="0"/>
              <w:noProof/>
              <w:sz w:val="24"/>
              <w:szCs w:val="24"/>
              <w:lang w:val="en-US" w:eastAsia="ja-JP"/>
            </w:rPr>
          </w:pPr>
          <w:ins w:id="71"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2"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3" w:author="Sarah Thomas" w:date="2014-03-03T16:35:00Z"/>
              <w:b w:val="0"/>
              <w:noProof/>
              <w:sz w:val="24"/>
              <w:szCs w:val="24"/>
              <w:lang w:val="en-US" w:eastAsia="ja-JP"/>
            </w:rPr>
          </w:pPr>
          <w:ins w:id="74"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5"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6" w:author="Sarah Thomas" w:date="2014-03-03T16:35:00Z"/>
              <w:b w:val="0"/>
              <w:noProof/>
              <w:lang w:val="en-US" w:eastAsia="ja-JP"/>
            </w:rPr>
          </w:pPr>
          <w:ins w:id="77"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78"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79" w:author="Sarah Thomas" w:date="2014-03-03T16:35:00Z"/>
              <w:b w:val="0"/>
              <w:noProof/>
              <w:sz w:val="24"/>
              <w:szCs w:val="24"/>
              <w:lang w:val="en-US" w:eastAsia="ja-JP"/>
            </w:rPr>
          </w:pPr>
          <w:ins w:id="80"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1"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2" w:author="Sarah Thomas" w:date="2014-03-03T16:35:00Z"/>
              <w:b w:val="0"/>
              <w:noProof/>
              <w:sz w:val="24"/>
              <w:szCs w:val="24"/>
              <w:lang w:val="en-US" w:eastAsia="ja-JP"/>
            </w:rPr>
          </w:pPr>
          <w:ins w:id="83"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4"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5" w:author="Sarah Thomas" w:date="2014-03-03T16:35:00Z"/>
              <w:b w:val="0"/>
              <w:noProof/>
              <w:sz w:val="24"/>
              <w:szCs w:val="24"/>
              <w:lang w:val="en-US" w:eastAsia="ja-JP"/>
            </w:rPr>
          </w:pPr>
          <w:ins w:id="86"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7"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88" w:author="Sarah Thomas" w:date="2014-03-03T16:35:00Z"/>
              <w:b w:val="0"/>
              <w:noProof/>
              <w:lang w:val="en-US" w:eastAsia="ja-JP"/>
            </w:rPr>
          </w:pPr>
          <w:ins w:id="89"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0"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1" w:author="Sarah Thomas" w:date="2014-03-03T16:35:00Z"/>
              <w:b w:val="0"/>
              <w:noProof/>
              <w:lang w:val="en-US" w:eastAsia="ja-JP"/>
            </w:rPr>
          </w:pPr>
          <w:ins w:id="92"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3"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4" w:author="Bahit Hamid" w:date="2014-02-05T04:59:00Z"/>
              <w:del w:id="95" w:author="Sarah Thomas" w:date="2014-03-03T14:17:00Z"/>
              <w:b w:val="0"/>
              <w:noProof/>
              <w:lang w:eastAsia="ja-JP"/>
            </w:rPr>
          </w:pPr>
          <w:ins w:id="96" w:author="Bahit Hamid" w:date="2014-02-05T04:59:00Z">
            <w:del w:id="9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9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99" w:author="Bahit Hamid" w:date="2014-02-05T04:59:00Z"/>
              <w:del w:id="100" w:author="Sarah Thomas" w:date="2014-03-03T14:17:00Z"/>
              <w:b w:val="0"/>
              <w:noProof/>
              <w:sz w:val="24"/>
              <w:szCs w:val="24"/>
              <w:lang w:eastAsia="ja-JP"/>
            </w:rPr>
          </w:pPr>
          <w:ins w:id="101" w:author="Bahit Hamid" w:date="2014-02-05T04:59:00Z">
            <w:del w:id="10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4" w:author="Bahit Hamid" w:date="2014-02-05T04:59:00Z"/>
              <w:del w:id="105" w:author="Sarah Thomas" w:date="2014-03-03T14:17:00Z"/>
              <w:b w:val="0"/>
              <w:noProof/>
              <w:sz w:val="24"/>
              <w:szCs w:val="24"/>
              <w:lang w:eastAsia="ja-JP"/>
            </w:rPr>
          </w:pPr>
          <w:ins w:id="106" w:author="Bahit Hamid" w:date="2014-02-05T04:59:00Z">
            <w:del w:id="10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0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09" w:author="Bahit Hamid" w:date="2014-02-05T04:59:00Z"/>
              <w:del w:id="110" w:author="Sarah Thomas" w:date="2014-03-03T14:17:00Z"/>
              <w:noProof/>
              <w:sz w:val="24"/>
              <w:szCs w:val="24"/>
              <w:lang w:eastAsia="ja-JP"/>
            </w:rPr>
          </w:pPr>
          <w:ins w:id="111" w:author="Bahit Hamid" w:date="2014-02-05T04:59:00Z">
            <w:del w:id="11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4" w:author="Bahit Hamid" w:date="2014-02-05T04:59:00Z"/>
              <w:del w:id="115" w:author="Sarah Thomas" w:date="2014-03-03T14:17:00Z"/>
              <w:b w:val="0"/>
              <w:noProof/>
              <w:lang w:eastAsia="ja-JP"/>
            </w:rPr>
          </w:pPr>
          <w:ins w:id="116" w:author="Bahit Hamid" w:date="2014-02-05T04:59:00Z">
            <w:del w:id="11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1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19" w:author="Bahit Hamid" w:date="2014-02-05T04:59:00Z"/>
              <w:del w:id="120" w:author="Sarah Thomas" w:date="2014-03-03T14:17:00Z"/>
              <w:b w:val="0"/>
              <w:noProof/>
              <w:sz w:val="24"/>
              <w:szCs w:val="24"/>
              <w:lang w:eastAsia="ja-JP"/>
            </w:rPr>
          </w:pPr>
          <w:ins w:id="121" w:author="Bahit Hamid" w:date="2014-02-05T04:59:00Z">
            <w:del w:id="12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4" w:author="Bahit Hamid" w:date="2014-02-05T04:59:00Z"/>
              <w:del w:id="125" w:author="Sarah Thomas" w:date="2014-03-03T14:17:00Z"/>
              <w:b w:val="0"/>
              <w:noProof/>
              <w:sz w:val="24"/>
              <w:szCs w:val="24"/>
              <w:lang w:eastAsia="ja-JP"/>
            </w:rPr>
          </w:pPr>
          <w:ins w:id="126" w:author="Bahit Hamid" w:date="2014-02-05T04:59:00Z">
            <w:del w:id="12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2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29" w:author="Bahit Hamid" w:date="2014-02-05T04:59:00Z"/>
              <w:del w:id="130" w:author="Sarah Thomas" w:date="2014-03-03T14:17:00Z"/>
              <w:b w:val="0"/>
              <w:noProof/>
              <w:sz w:val="24"/>
              <w:szCs w:val="24"/>
              <w:lang w:eastAsia="ja-JP"/>
            </w:rPr>
          </w:pPr>
          <w:ins w:id="131" w:author="Bahit Hamid" w:date="2014-02-05T04:59:00Z">
            <w:del w:id="13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4" w:author="Bahit Hamid" w:date="2014-02-05T04:59:00Z"/>
              <w:del w:id="135" w:author="Sarah Thomas" w:date="2014-03-03T14:17:00Z"/>
              <w:noProof/>
              <w:sz w:val="24"/>
              <w:szCs w:val="24"/>
              <w:lang w:eastAsia="ja-JP"/>
            </w:rPr>
          </w:pPr>
          <w:ins w:id="136" w:author="Bahit Hamid" w:date="2014-02-05T04:59:00Z">
            <w:del w:id="13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3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39" w:author="Bahit Hamid" w:date="2014-02-05T04:59:00Z"/>
              <w:del w:id="140" w:author="Sarah Thomas" w:date="2014-03-03T14:17:00Z"/>
              <w:noProof/>
              <w:sz w:val="24"/>
              <w:szCs w:val="24"/>
              <w:lang w:eastAsia="ja-JP"/>
            </w:rPr>
          </w:pPr>
          <w:ins w:id="141" w:author="Bahit Hamid" w:date="2014-02-05T04:59:00Z">
            <w:del w:id="14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4" w:author="Bahit Hamid" w:date="2014-02-05T04:59:00Z"/>
              <w:del w:id="145" w:author="Sarah Thomas" w:date="2014-03-03T14:17:00Z"/>
              <w:noProof/>
              <w:sz w:val="24"/>
              <w:szCs w:val="24"/>
              <w:lang w:eastAsia="ja-JP"/>
            </w:rPr>
          </w:pPr>
          <w:ins w:id="146" w:author="Bahit Hamid" w:date="2014-02-05T04:59:00Z">
            <w:del w:id="14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48" w:author="Bahit Hamid" w:date="2014-02-05T04:59:00Z"/>
              <w:del w:id="149" w:author="Sarah Thomas" w:date="2014-03-03T14:17:00Z"/>
              <w:b w:val="0"/>
              <w:noProof/>
              <w:sz w:val="24"/>
              <w:szCs w:val="24"/>
              <w:lang w:eastAsia="ja-JP"/>
            </w:rPr>
          </w:pPr>
          <w:ins w:id="150" w:author="Bahit Hamid" w:date="2014-02-05T04:59:00Z">
            <w:del w:id="15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3" w:author="Bahit Hamid" w:date="2014-02-05T04:59:00Z"/>
              <w:del w:id="154" w:author="Sarah Thomas" w:date="2014-03-03T14:17:00Z"/>
              <w:noProof/>
              <w:sz w:val="24"/>
              <w:szCs w:val="24"/>
              <w:lang w:eastAsia="ja-JP"/>
            </w:rPr>
          </w:pPr>
          <w:ins w:id="155" w:author="Bahit Hamid" w:date="2014-02-05T04:59:00Z">
            <w:del w:id="15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58" w:author="Bahit Hamid" w:date="2014-02-05T04:59:00Z"/>
              <w:del w:id="159" w:author="Sarah Thomas" w:date="2014-03-03T14:17:00Z"/>
              <w:noProof/>
              <w:sz w:val="24"/>
              <w:szCs w:val="24"/>
              <w:lang w:eastAsia="ja-JP"/>
            </w:rPr>
          </w:pPr>
          <w:ins w:id="160" w:author="Bahit Hamid" w:date="2014-02-05T04:59:00Z">
            <w:del w:id="16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3" w:author="Bahit Hamid" w:date="2014-02-05T04:59:00Z"/>
              <w:del w:id="164" w:author="Sarah Thomas" w:date="2014-03-03T14:17:00Z"/>
              <w:noProof/>
              <w:sz w:val="24"/>
              <w:szCs w:val="24"/>
              <w:lang w:eastAsia="ja-JP"/>
            </w:rPr>
          </w:pPr>
          <w:ins w:id="165" w:author="Bahit Hamid" w:date="2014-02-05T04:59:00Z">
            <w:del w:id="16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68" w:author="Bahit Hamid" w:date="2014-02-05T04:59:00Z"/>
              <w:del w:id="169" w:author="Sarah Thomas" w:date="2014-03-03T14:17:00Z"/>
              <w:noProof/>
              <w:sz w:val="24"/>
              <w:szCs w:val="24"/>
              <w:lang w:eastAsia="ja-JP"/>
            </w:rPr>
          </w:pPr>
          <w:ins w:id="170" w:author="Bahit Hamid" w:date="2014-02-05T04:59:00Z">
            <w:del w:id="17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3" w:author="Bahit Hamid" w:date="2014-02-05T04:59:00Z"/>
              <w:del w:id="174" w:author="Sarah Thomas" w:date="2014-03-03T14:17:00Z"/>
              <w:noProof/>
              <w:sz w:val="24"/>
              <w:szCs w:val="24"/>
              <w:lang w:eastAsia="ja-JP"/>
            </w:rPr>
          </w:pPr>
          <w:ins w:id="175" w:author="Bahit Hamid" w:date="2014-02-05T04:59:00Z">
            <w:del w:id="17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78" w:author="Bahit Hamid" w:date="2014-02-05T04:59:00Z"/>
              <w:del w:id="179" w:author="Sarah Thomas" w:date="2014-03-03T14:17:00Z"/>
              <w:noProof/>
              <w:sz w:val="24"/>
              <w:szCs w:val="24"/>
              <w:lang w:eastAsia="ja-JP"/>
            </w:rPr>
          </w:pPr>
          <w:ins w:id="180" w:author="Bahit Hamid" w:date="2014-02-05T04:59:00Z">
            <w:del w:id="18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3" w:author="Bahit Hamid" w:date="2014-02-05T04:59:00Z"/>
              <w:del w:id="184" w:author="Sarah Thomas" w:date="2014-03-03T14:17:00Z"/>
              <w:noProof/>
              <w:sz w:val="24"/>
              <w:szCs w:val="24"/>
              <w:lang w:eastAsia="ja-JP"/>
            </w:rPr>
          </w:pPr>
          <w:ins w:id="185" w:author="Bahit Hamid" w:date="2014-02-05T04:59:00Z">
            <w:del w:id="18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88" w:author="Bahit Hamid" w:date="2014-02-05T04:59:00Z"/>
              <w:del w:id="189" w:author="Sarah Thomas" w:date="2014-03-03T14:17:00Z"/>
              <w:noProof/>
              <w:sz w:val="24"/>
              <w:szCs w:val="24"/>
              <w:lang w:eastAsia="ja-JP"/>
            </w:rPr>
          </w:pPr>
          <w:ins w:id="190" w:author="Bahit Hamid" w:date="2014-02-05T04:59:00Z">
            <w:del w:id="19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3" w:author="Bahit Hamid" w:date="2014-02-05T04:59:00Z"/>
              <w:del w:id="214" w:author="Sarah Thomas" w:date="2014-03-03T14:17:00Z"/>
              <w:b w:val="0"/>
              <w:noProof/>
              <w:sz w:val="24"/>
              <w:szCs w:val="24"/>
              <w:lang w:eastAsia="ja-JP"/>
            </w:rPr>
          </w:pPr>
          <w:ins w:id="215" w:author="Bahit Hamid" w:date="2014-02-05T04:59:00Z">
            <w:del w:id="21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3" w:author="Bahit Hamid" w:date="2014-02-05T04:59:00Z"/>
              <w:del w:id="244" w:author="Sarah Thomas" w:date="2014-03-03T14:17:00Z"/>
              <w:b w:val="0"/>
              <w:noProof/>
              <w:sz w:val="24"/>
              <w:szCs w:val="24"/>
              <w:lang w:eastAsia="ja-JP"/>
            </w:rPr>
          </w:pPr>
          <w:ins w:id="245" w:author="Bahit Hamid" w:date="2014-02-05T04:59:00Z">
            <w:del w:id="24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48" w:author="Bahit Hamid" w:date="2014-02-05T04:59:00Z"/>
              <w:del w:id="249" w:author="Sarah Thomas" w:date="2014-03-03T14:17:00Z"/>
              <w:b w:val="0"/>
              <w:noProof/>
              <w:lang w:eastAsia="ja-JP"/>
            </w:rPr>
          </w:pPr>
          <w:ins w:id="250" w:author="Bahit Hamid" w:date="2014-02-05T04:59:00Z">
            <w:del w:id="25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58" w:author="Bahit Hamid" w:date="2014-02-05T04:59:00Z"/>
              <w:del w:id="259" w:author="Sarah Thomas" w:date="2014-03-03T14:17:00Z"/>
              <w:b w:val="0"/>
              <w:noProof/>
              <w:sz w:val="24"/>
              <w:szCs w:val="24"/>
              <w:lang w:eastAsia="ja-JP"/>
            </w:rPr>
          </w:pPr>
          <w:ins w:id="260" w:author="Bahit Hamid" w:date="2014-02-05T04:59:00Z">
            <w:del w:id="26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3" w:author="Bahit Hamid" w:date="2014-02-05T04:59:00Z"/>
              <w:del w:id="264" w:author="Sarah Thomas" w:date="2014-03-03T14:17:00Z"/>
              <w:b w:val="0"/>
              <w:noProof/>
              <w:sz w:val="24"/>
              <w:szCs w:val="24"/>
              <w:lang w:eastAsia="ja-JP"/>
            </w:rPr>
          </w:pPr>
          <w:ins w:id="265" w:author="Bahit Hamid" w:date="2014-02-05T04:59:00Z">
            <w:del w:id="26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68" w:author="Bahit Hamid" w:date="2014-02-05T04:59:00Z"/>
              <w:del w:id="269" w:author="Sarah Thomas" w:date="2014-03-03T14:17:00Z"/>
              <w:b w:val="0"/>
              <w:noProof/>
              <w:sz w:val="24"/>
              <w:szCs w:val="24"/>
              <w:lang w:eastAsia="ja-JP"/>
            </w:rPr>
          </w:pPr>
          <w:ins w:id="270" w:author="Bahit Hamid" w:date="2014-02-05T04:59:00Z">
            <w:del w:id="27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3" w:author="Bahit Hamid" w:date="2014-02-05T04:59:00Z"/>
              <w:del w:id="274" w:author="Sarah Thomas" w:date="2014-03-03T14:17:00Z"/>
              <w:b w:val="0"/>
              <w:noProof/>
              <w:lang w:eastAsia="ja-JP"/>
            </w:rPr>
          </w:pPr>
          <w:ins w:id="275" w:author="Bahit Hamid" w:date="2014-02-05T04:59:00Z">
            <w:del w:id="27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78" w:author="Bahit Hamid" w:date="2014-02-05T04:59:00Z"/>
              <w:del w:id="279" w:author="Sarah Thomas" w:date="2014-03-03T14:17:00Z"/>
              <w:b w:val="0"/>
              <w:noProof/>
              <w:sz w:val="24"/>
              <w:szCs w:val="24"/>
              <w:lang w:eastAsia="ja-JP"/>
            </w:rPr>
          </w:pPr>
          <w:ins w:id="280" w:author="Bahit Hamid" w:date="2014-02-05T04:59:00Z">
            <w:del w:id="28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88" w:author="Bahit Hamid" w:date="2014-02-05T04:59:00Z"/>
              <w:del w:id="289" w:author="Sarah Thomas" w:date="2014-03-03T14:17:00Z"/>
              <w:b w:val="0"/>
              <w:noProof/>
              <w:sz w:val="24"/>
              <w:szCs w:val="24"/>
              <w:lang w:eastAsia="ja-JP"/>
            </w:rPr>
          </w:pPr>
          <w:ins w:id="290" w:author="Bahit Hamid" w:date="2014-02-05T04:59:00Z">
            <w:del w:id="29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298" w:author="Bahit Hamid" w:date="2014-02-05T04:59:00Z"/>
              <w:del w:id="299" w:author="Sarah Thomas" w:date="2014-03-03T14:17:00Z"/>
              <w:b w:val="0"/>
              <w:noProof/>
              <w:lang w:eastAsia="ja-JP"/>
            </w:rPr>
          </w:pPr>
          <w:ins w:id="300" w:author="Bahit Hamid" w:date="2014-02-05T04:59:00Z">
            <w:del w:id="30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3" w:author="Bahit Hamid" w:date="2014-02-05T04:59:00Z"/>
              <w:del w:id="304" w:author="Sarah Thomas" w:date="2014-03-03T14:17:00Z"/>
              <w:b w:val="0"/>
              <w:noProof/>
              <w:lang w:eastAsia="ja-JP"/>
            </w:rPr>
          </w:pPr>
          <w:ins w:id="305" w:author="Bahit Hamid" w:date="2014-02-05T04:59:00Z">
            <w:del w:id="30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08" w:author="Sarah Thomas" w:date="2014-03-03T14:17:00Z"/>
              <w:b w:val="0"/>
              <w:noProof/>
              <w:lang w:eastAsia="ja-JP"/>
            </w:rPr>
          </w:pPr>
          <w:del w:id="30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0" w:author="Sarah Thomas" w:date="2014-03-03T14:17:00Z"/>
              <w:b w:val="0"/>
              <w:noProof/>
              <w:sz w:val="24"/>
              <w:szCs w:val="24"/>
              <w:lang w:eastAsia="ja-JP"/>
            </w:rPr>
          </w:pPr>
          <w:del w:id="31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4" w:author="Sarah Thomas" w:date="2014-03-03T14:17:00Z"/>
              <w:noProof/>
              <w:sz w:val="24"/>
              <w:szCs w:val="24"/>
              <w:lang w:eastAsia="ja-JP"/>
            </w:rPr>
          </w:pPr>
          <w:del w:id="31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6" w:author="Sarah Thomas" w:date="2014-03-03T14:17:00Z"/>
              <w:b w:val="0"/>
              <w:noProof/>
              <w:lang w:eastAsia="ja-JP"/>
            </w:rPr>
          </w:pPr>
          <w:del w:id="31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18" w:author="Sarah Thomas" w:date="2014-03-03T14:17:00Z"/>
              <w:b w:val="0"/>
              <w:noProof/>
              <w:sz w:val="24"/>
              <w:szCs w:val="24"/>
              <w:lang w:eastAsia="ja-JP"/>
            </w:rPr>
          </w:pPr>
          <w:del w:id="31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4" w:author="Sarah Thomas" w:date="2014-03-03T14:17:00Z"/>
              <w:noProof/>
              <w:sz w:val="24"/>
              <w:szCs w:val="24"/>
              <w:lang w:eastAsia="ja-JP"/>
            </w:rPr>
          </w:pPr>
          <w:del w:id="32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0" w:author="Sarah Thomas" w:date="2014-03-03T14:17:00Z"/>
              <w:b w:val="0"/>
              <w:noProof/>
              <w:sz w:val="24"/>
              <w:szCs w:val="24"/>
              <w:lang w:eastAsia="ja-JP"/>
            </w:rPr>
          </w:pPr>
          <w:del w:id="33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2" w:author="Sarah Thomas" w:date="2014-03-03T14:17:00Z"/>
              <w:noProof/>
              <w:sz w:val="24"/>
              <w:szCs w:val="24"/>
              <w:lang w:eastAsia="ja-JP"/>
            </w:rPr>
          </w:pPr>
          <w:del w:id="33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0" w:author="Sarah Thomas" w:date="2014-03-03T14:17:00Z"/>
              <w:noProof/>
              <w:sz w:val="24"/>
              <w:szCs w:val="24"/>
              <w:lang w:eastAsia="ja-JP"/>
            </w:rPr>
          </w:pPr>
          <w:del w:id="35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6" w:author="Sarah Thomas" w:date="2014-03-03T14:17:00Z"/>
              <w:b w:val="0"/>
              <w:noProof/>
              <w:sz w:val="24"/>
              <w:szCs w:val="24"/>
              <w:lang w:eastAsia="ja-JP"/>
            </w:rPr>
          </w:pPr>
          <w:del w:id="35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58" w:author="Sarah Thomas" w:date="2014-03-03T14:17:00Z"/>
              <w:noProof/>
              <w:sz w:val="24"/>
              <w:szCs w:val="24"/>
              <w:lang w:eastAsia="ja-JP"/>
            </w:rPr>
          </w:pPr>
          <w:del w:id="35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68" w:author="Sarah Thomas" w:date="2014-03-03T14:17:00Z"/>
              <w:b w:val="0"/>
              <w:noProof/>
              <w:sz w:val="24"/>
              <w:szCs w:val="24"/>
              <w:lang w:eastAsia="ja-JP"/>
            </w:rPr>
          </w:pPr>
          <w:del w:id="36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0" w:author="Sarah Thomas" w:date="2014-03-03T14:17:00Z"/>
              <w:b w:val="0"/>
              <w:noProof/>
              <w:lang w:eastAsia="ja-JP"/>
            </w:rPr>
          </w:pPr>
          <w:del w:id="37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4" w:author="Sarah Thomas" w:date="2014-03-03T14:17:00Z"/>
              <w:b w:val="0"/>
              <w:noProof/>
              <w:sz w:val="24"/>
              <w:szCs w:val="24"/>
              <w:lang w:eastAsia="ja-JP"/>
            </w:rPr>
          </w:pPr>
          <w:del w:id="37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2" w:author="Sarah Thomas" w:date="2014-03-03T14:17:00Z"/>
              <w:b w:val="0"/>
              <w:noProof/>
              <w:lang w:eastAsia="ja-JP"/>
            </w:rPr>
          </w:pPr>
          <w:del w:id="38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86" w:author="Sarah Thomas" w:date="2014-03-03T14:54:00Z"/>
        </w:rPr>
      </w:pPr>
      <w:bookmarkStart w:id="387" w:name="_Toc253043791"/>
      <w:bookmarkStart w:id="388" w:name="_Toc255483831"/>
      <w:r w:rsidRPr="005C63CB">
        <w:t>Introduction</w:t>
      </w:r>
      <w:bookmarkEnd w:id="387"/>
      <w:bookmarkEnd w:id="388"/>
    </w:p>
    <w:p w14:paraId="14F24596" w14:textId="2D6441AB" w:rsidR="00EF0C84" w:rsidRPr="00812194" w:rsidRDefault="00EF0C84">
      <w:pPr>
        <w:pStyle w:val="Heading2"/>
        <w:pPrChange w:id="389" w:author="Sarah Thomas" w:date="2014-03-03T14:54:00Z">
          <w:pPr>
            <w:pStyle w:val="Heading1"/>
            <w:numPr>
              <w:numId w:val="42"/>
            </w:numPr>
          </w:pPr>
        </w:pPrChange>
      </w:pPr>
      <w:bookmarkStart w:id="390" w:name="_Toc255483832"/>
      <w:ins w:id="391" w:author="Sarah Thomas" w:date="2014-03-03T14:54:00Z">
        <w:r>
          <w:t>Background</w:t>
        </w:r>
      </w:ins>
      <w:bookmarkEnd w:id="390"/>
    </w:p>
    <w:p w14:paraId="2F0CD640" w14:textId="77777777" w:rsidR="000548EA" w:rsidRDefault="00F15707">
      <w:pPr>
        <w:pStyle w:val="BodyText"/>
        <w:rPr>
          <w:ins w:id="392" w:author="Sarah Thomas" w:date="2014-03-03T14:52:00Z"/>
        </w:rPr>
        <w:pPrChange w:id="393"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4" w:author="Sarah Thomas" w:date="2014-03-03T14:08:00Z">
        <w:r w:rsidRPr="000548EA">
          <w:rPr>
            <w:highlight w:val="lightGray"/>
            <w:rPrChange w:id="395" w:author="Sarah Thomas" w:date="2014-03-03T14:39:00Z">
              <w:rPr/>
            </w:rPrChange>
          </w:rPr>
          <w:t>description</w:t>
        </w:r>
        <w:proofErr w:type="gramEnd"/>
        <w:r w:rsidRPr="000548EA">
          <w:rPr>
            <w:highlight w:val="lightGray"/>
            <w:rPrChange w:id="396"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397" w:author="Sarah Thomas" w:date="2014-03-03T15:00:00Z"/>
        </w:rPr>
        <w:pPrChange w:id="398" w:author="Sarah Thomas" w:date="2014-03-03T14:53:00Z">
          <w:pPr>
            <w:widowControl w:val="0"/>
            <w:numPr>
              <w:numId w:val="51"/>
            </w:numPr>
            <w:tabs>
              <w:tab w:val="left" w:pos="220"/>
              <w:tab w:val="left" w:pos="720"/>
            </w:tabs>
            <w:autoSpaceDE w:val="0"/>
            <w:autoSpaceDN w:val="0"/>
            <w:adjustRightInd w:val="0"/>
            <w:ind w:left="720" w:hanging="720"/>
          </w:pPr>
        </w:pPrChange>
      </w:pPr>
      <w:bookmarkStart w:id="399" w:name="_Toc255483833"/>
      <w:ins w:id="400" w:author="Sarah Thomas" w:date="2014-03-03T15:52:00Z">
        <w:r>
          <w:t>Server Side Technology</w:t>
        </w:r>
      </w:ins>
      <w:bookmarkEnd w:id="399"/>
    </w:p>
    <w:p w14:paraId="63A2C858" w14:textId="0039CB0E" w:rsidR="002947D8" w:rsidRDefault="00EF0C84">
      <w:pPr>
        <w:pStyle w:val="BodyText"/>
        <w:rPr>
          <w:ins w:id="401" w:author="Sarah Thomas" w:date="2014-03-03T15:43:00Z"/>
        </w:rPr>
        <w:pPrChange w:id="402" w:author="Sarah Thomas" w:date="2014-03-03T15:43:00Z">
          <w:pPr/>
        </w:pPrChange>
      </w:pPr>
      <w:ins w:id="403" w:author="Sarah Thomas" w:date="2014-03-03T15:00:00Z">
        <w:r>
          <w:t xml:space="preserve">There are a number of </w:t>
        </w:r>
      </w:ins>
      <w:ins w:id="404" w:author="Sarah Thomas" w:date="2014-03-03T15:01:00Z">
        <w:r>
          <w:t xml:space="preserve">web development </w:t>
        </w:r>
      </w:ins>
      <w:ins w:id="405" w:author="Sarah Thomas" w:date="2014-03-03T15:00:00Z">
        <w:r>
          <w:t>server side languages in common usage</w:t>
        </w:r>
      </w:ins>
      <w:ins w:id="406" w:author="Sarah Thomas" w:date="2014-03-03T15:02:00Z">
        <w:r w:rsidR="002947D8">
          <w:t xml:space="preserve">. </w:t>
        </w:r>
      </w:ins>
      <w:ins w:id="407" w:author="Sarah Thomas" w:date="2014-03-03T15:14:00Z">
        <w:r w:rsidR="00EF5839">
          <w:t>The team considered these in relation to the teams skills, available jobs an</w:t>
        </w:r>
      </w:ins>
      <w:ins w:id="408" w:author="Sarah Thomas" w:date="2014-03-03T15:15:00Z">
        <w:r w:rsidR="00EF5839">
          <w:t>d popularity.</w:t>
        </w:r>
      </w:ins>
      <w:ins w:id="409" w:author="Sarah Thomas" w:date="2014-03-03T15:39:00Z">
        <w:r w:rsidR="001154F6">
          <w:t xml:space="preserve"> Figures for available jobs</w:t>
        </w:r>
      </w:ins>
      <w:ins w:id="410" w:author="Sarah Thomas" w:date="2014-03-03T15:45:00Z">
        <w:r w:rsidR="006F1CC5">
          <w:t xml:space="preserve"> (Feb 2014, UK)</w:t>
        </w:r>
      </w:ins>
      <w:ins w:id="411" w:author="Sarah Thomas" w:date="2014-03-03T15:39:00Z">
        <w:r w:rsidR="001154F6">
          <w:t xml:space="preserve"> were obtained from </w:t>
        </w:r>
      </w:ins>
      <w:ins w:id="412" w:author="Sarah Thomas" w:date="2014-03-03T15:40:00Z">
        <w:r w:rsidR="001154F6">
          <w:fldChar w:fldCharType="begin"/>
        </w:r>
        <w:r w:rsidR="001154F6">
          <w:instrText xml:space="preserve"> HYPERLINK "http://</w:instrText>
        </w:r>
      </w:ins>
      <w:ins w:id="413" w:author="Sarah Thomas" w:date="2014-03-03T15:39:00Z">
        <w:r w:rsidR="001154F6" w:rsidRPr="001154F6">
          <w:instrText>www.itjobswatch.co.uk</w:instrText>
        </w:r>
      </w:ins>
      <w:ins w:id="414" w:author="Sarah Thomas" w:date="2014-03-03T15:40:00Z">
        <w:r w:rsidR="001154F6">
          <w:instrText xml:space="preserve">" </w:instrText>
        </w:r>
        <w:r w:rsidR="001154F6">
          <w:fldChar w:fldCharType="separate"/>
        </w:r>
      </w:ins>
      <w:ins w:id="415" w:author="Sarah Thomas" w:date="2014-03-03T15:39:00Z">
        <w:r w:rsidR="001154F6" w:rsidRPr="006A1F23">
          <w:rPr>
            <w:rStyle w:val="Hyperlink"/>
          </w:rPr>
          <w:t>www.itjobswatch.co.uk</w:t>
        </w:r>
      </w:ins>
      <w:ins w:id="416" w:author="Sarah Thomas" w:date="2014-03-03T15:40:00Z">
        <w:r w:rsidR="001154F6">
          <w:fldChar w:fldCharType="end"/>
        </w:r>
      </w:ins>
      <w:ins w:id="417" w:author="Sarah Thomas" w:date="2014-03-03T15:39:00Z">
        <w:r w:rsidR="001154F6">
          <w:t xml:space="preserve">. </w:t>
        </w:r>
      </w:ins>
      <w:ins w:id="418" w:author="Sarah Thomas" w:date="2014-03-03T15:40:00Z">
        <w:r w:rsidR="001154F6">
          <w:t>Figures for popularity were obtained by searching Google for the relevant file extension</w:t>
        </w:r>
      </w:ins>
      <w:ins w:id="419" w:author="Sarah Thomas" w:date="2014-03-03T15:41:00Z">
        <w:r w:rsidR="001154F6">
          <w:t xml:space="preserve"> using for example: filetype:php. Whilst this method is rather crude </w:t>
        </w:r>
      </w:ins>
      <w:ins w:id="420"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1" w:author="Sarah Thomas" w:date="2014-03-03T15:02:00Z"/>
        </w:rPr>
        <w:pPrChange w:id="422"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3" w:author="Sarah Thomas" w:date="2014-03-03T15:02:00Z"/>
        </w:trPr>
        <w:tc>
          <w:tcPr>
            <w:tcW w:w="1890" w:type="dxa"/>
          </w:tcPr>
          <w:p w14:paraId="3185D721" w14:textId="77777777" w:rsidR="006F1CC5" w:rsidRDefault="006F1CC5" w:rsidP="00EF0C84">
            <w:pPr>
              <w:rPr>
                <w:ins w:id="424" w:author="Sarah Thomas" w:date="2014-03-03T15:02:00Z"/>
              </w:rPr>
            </w:pPr>
          </w:p>
        </w:tc>
        <w:tc>
          <w:tcPr>
            <w:tcW w:w="1327" w:type="dxa"/>
          </w:tcPr>
          <w:p w14:paraId="769AD059" w14:textId="41B61EB0" w:rsidR="006F1CC5" w:rsidRDefault="006F1CC5" w:rsidP="00EF0C84">
            <w:pPr>
              <w:rPr>
                <w:ins w:id="425" w:author="Sarah Thomas" w:date="2014-03-03T15:02:00Z"/>
              </w:rPr>
            </w:pPr>
            <w:ins w:id="426" w:author="Sarah Thomas" w:date="2014-03-03T15:05:00Z">
              <w:r>
                <w:t>Team members have skills</w:t>
              </w:r>
            </w:ins>
          </w:p>
        </w:tc>
        <w:tc>
          <w:tcPr>
            <w:tcW w:w="1338" w:type="dxa"/>
          </w:tcPr>
          <w:p w14:paraId="2C37CB7D" w14:textId="66BF6F2D" w:rsidR="006F1CC5" w:rsidRDefault="006F1CC5">
            <w:pPr>
              <w:rPr>
                <w:ins w:id="427" w:author="Sarah Thomas" w:date="2014-03-03T15:02:00Z"/>
                <w:rFonts w:eastAsiaTheme="minorEastAsia"/>
              </w:rPr>
              <w:pPrChange w:id="428" w:author="Sarah Thomas" w:date="2014-03-05T10:28:00Z">
                <w:pPr>
                  <w:spacing w:after="240"/>
                </w:pPr>
              </w:pPrChange>
            </w:pPr>
            <w:ins w:id="429" w:author="Sarah Thomas" w:date="2014-03-03T15:09:00Z">
              <w:r>
                <w:t>Matching job ad</w:t>
              </w:r>
            </w:ins>
            <w:ins w:id="430" w:author="Sarah Thomas" w:date="2014-03-05T10:28:00Z">
              <w:r w:rsidR="00FB0B3E">
                <w:t>verts</w:t>
              </w:r>
            </w:ins>
          </w:p>
        </w:tc>
        <w:tc>
          <w:tcPr>
            <w:tcW w:w="1803" w:type="dxa"/>
          </w:tcPr>
          <w:p w14:paraId="73863646" w14:textId="0AD60BB2" w:rsidR="006F1CC5" w:rsidRDefault="006F1CC5" w:rsidP="00EF0C84">
            <w:pPr>
              <w:rPr>
                <w:ins w:id="431" w:author="Sarah Thomas" w:date="2014-03-03T15:02:00Z"/>
              </w:rPr>
            </w:pPr>
            <w:ins w:id="432" w:author="Sarah Thomas" w:date="2014-03-03T15:27:00Z">
              <w:r>
                <w:t>Google File Results</w:t>
              </w:r>
            </w:ins>
            <w:ins w:id="433" w:author="Sarah Thomas" w:date="2014-03-03T15:28:00Z">
              <w:r>
                <w:t>/Millions</w:t>
              </w:r>
            </w:ins>
          </w:p>
        </w:tc>
      </w:tr>
      <w:tr w:rsidR="006F1CC5" w14:paraId="4248BEE4" w14:textId="77777777" w:rsidTr="006F1CC5">
        <w:trPr>
          <w:ins w:id="434" w:author="Sarah Thomas" w:date="2014-03-03T15:02:00Z"/>
        </w:trPr>
        <w:tc>
          <w:tcPr>
            <w:tcW w:w="1890" w:type="dxa"/>
          </w:tcPr>
          <w:p w14:paraId="26240701" w14:textId="71CCF41B" w:rsidR="006F1CC5" w:rsidRDefault="006F1CC5" w:rsidP="00EF0C84">
            <w:pPr>
              <w:rPr>
                <w:ins w:id="435" w:author="Sarah Thomas" w:date="2014-03-03T15:02:00Z"/>
              </w:rPr>
            </w:pPr>
            <w:ins w:id="436" w:author="Sarah Thomas" w:date="2014-03-03T15:03:00Z">
              <w:r>
                <w:t>Ruby</w:t>
              </w:r>
            </w:ins>
          </w:p>
        </w:tc>
        <w:tc>
          <w:tcPr>
            <w:tcW w:w="1327" w:type="dxa"/>
          </w:tcPr>
          <w:p w14:paraId="4F2D73F9" w14:textId="02C417D7" w:rsidR="006F1CC5" w:rsidRDefault="006F1CC5" w:rsidP="00EF0C84">
            <w:pPr>
              <w:rPr>
                <w:ins w:id="437" w:author="Sarah Thomas" w:date="2014-03-03T15:02:00Z"/>
              </w:rPr>
            </w:pPr>
            <w:ins w:id="438" w:author="Sarah Thomas" w:date="2014-03-03T15:05:00Z">
              <w:r>
                <w:t>No</w:t>
              </w:r>
            </w:ins>
          </w:p>
        </w:tc>
        <w:tc>
          <w:tcPr>
            <w:tcW w:w="1338" w:type="dxa"/>
          </w:tcPr>
          <w:p w14:paraId="1DC703A8" w14:textId="5F1B708E" w:rsidR="006F1CC5" w:rsidRDefault="006F1CC5" w:rsidP="00EF0C84">
            <w:pPr>
              <w:rPr>
                <w:ins w:id="439" w:author="Sarah Thomas" w:date="2014-03-03T15:02:00Z"/>
              </w:rPr>
            </w:pPr>
            <w:ins w:id="440" w:author="Sarah Thomas" w:date="2014-03-03T15:10:00Z">
              <w:r>
                <w:t>2310</w:t>
              </w:r>
            </w:ins>
          </w:p>
        </w:tc>
        <w:tc>
          <w:tcPr>
            <w:tcW w:w="1803" w:type="dxa"/>
          </w:tcPr>
          <w:p w14:paraId="76E40298" w14:textId="509C3E5D" w:rsidR="006F1CC5" w:rsidRDefault="006F1CC5" w:rsidP="00EF0C84">
            <w:pPr>
              <w:rPr>
                <w:ins w:id="441" w:author="Sarah Thomas" w:date="2014-03-03T15:02:00Z"/>
              </w:rPr>
            </w:pPr>
            <w:ins w:id="442" w:author="Sarah Thomas" w:date="2014-03-03T15:30:00Z">
              <w:r>
                <w:t>14</w:t>
              </w:r>
            </w:ins>
          </w:p>
        </w:tc>
      </w:tr>
      <w:tr w:rsidR="006F1CC5" w14:paraId="4864F4E9" w14:textId="77777777" w:rsidTr="006F1CC5">
        <w:trPr>
          <w:ins w:id="443" w:author="Sarah Thomas" w:date="2014-03-03T15:02:00Z"/>
        </w:trPr>
        <w:tc>
          <w:tcPr>
            <w:tcW w:w="1890" w:type="dxa"/>
          </w:tcPr>
          <w:p w14:paraId="7BD0045F" w14:textId="767A8879" w:rsidR="006F1CC5" w:rsidRDefault="006F1CC5" w:rsidP="00EF0C84">
            <w:pPr>
              <w:rPr>
                <w:ins w:id="444" w:author="Sarah Thomas" w:date="2014-03-03T15:02:00Z"/>
              </w:rPr>
            </w:pPr>
            <w:proofErr w:type="gramStart"/>
            <w:ins w:id="445" w:author="Sarah Thomas" w:date="2014-03-03T15:13:00Z">
              <w:r>
                <w:t>ASP.NET</w:t>
              </w:r>
            </w:ins>
            <w:ins w:id="446" w:author="Sarah Thomas" w:date="2014-03-03T15:12:00Z">
              <w:r>
                <w:t>(</w:t>
              </w:r>
              <w:proofErr w:type="gramEnd"/>
              <w:r>
                <w:t>MVC)</w:t>
              </w:r>
            </w:ins>
          </w:p>
        </w:tc>
        <w:tc>
          <w:tcPr>
            <w:tcW w:w="1327" w:type="dxa"/>
          </w:tcPr>
          <w:p w14:paraId="76449EA7" w14:textId="608546A0" w:rsidR="006F1CC5" w:rsidRDefault="006F1CC5" w:rsidP="00EF0C84">
            <w:pPr>
              <w:rPr>
                <w:ins w:id="447" w:author="Sarah Thomas" w:date="2014-03-03T15:02:00Z"/>
              </w:rPr>
            </w:pPr>
            <w:ins w:id="448" w:author="Sarah Thomas" w:date="2014-03-03T15:14:00Z">
              <w:r>
                <w:t>Little</w:t>
              </w:r>
            </w:ins>
          </w:p>
        </w:tc>
        <w:tc>
          <w:tcPr>
            <w:tcW w:w="1338" w:type="dxa"/>
          </w:tcPr>
          <w:p w14:paraId="41876D78" w14:textId="60B6DF0A" w:rsidR="006F1CC5" w:rsidRDefault="006F1CC5" w:rsidP="00EF0C84">
            <w:pPr>
              <w:rPr>
                <w:ins w:id="449" w:author="Sarah Thomas" w:date="2014-03-03T15:02:00Z"/>
              </w:rPr>
            </w:pPr>
            <w:ins w:id="450" w:author="Sarah Thomas" w:date="2014-03-03T15:10:00Z">
              <w:r>
                <w:t>4300</w:t>
              </w:r>
            </w:ins>
          </w:p>
        </w:tc>
        <w:tc>
          <w:tcPr>
            <w:tcW w:w="1803" w:type="dxa"/>
          </w:tcPr>
          <w:p w14:paraId="037F77BA" w14:textId="77777777" w:rsidR="006F1CC5" w:rsidRDefault="006F1CC5" w:rsidP="00EF0C84">
            <w:pPr>
              <w:rPr>
                <w:ins w:id="451" w:author="Sarah Thomas" w:date="2014-03-03T15:02:00Z"/>
              </w:rPr>
            </w:pPr>
          </w:p>
        </w:tc>
      </w:tr>
      <w:tr w:rsidR="006F1CC5" w14:paraId="2EB857AB" w14:textId="77777777" w:rsidTr="006F1CC5">
        <w:trPr>
          <w:ins w:id="452" w:author="Sarah Thomas" w:date="2014-03-03T15:13:00Z"/>
        </w:trPr>
        <w:tc>
          <w:tcPr>
            <w:tcW w:w="1890" w:type="dxa"/>
          </w:tcPr>
          <w:p w14:paraId="0977A8E3" w14:textId="1344450A" w:rsidR="006F1CC5" w:rsidRDefault="006F1CC5">
            <w:pPr>
              <w:rPr>
                <w:ins w:id="453" w:author="Sarah Thomas" w:date="2014-03-03T15:13:00Z"/>
                <w:rFonts w:eastAsiaTheme="minorEastAsia"/>
              </w:rPr>
              <w:pPrChange w:id="454" w:author="Sarah Thomas" w:date="2014-03-03T15:13:00Z">
                <w:pPr>
                  <w:spacing w:after="240"/>
                </w:pPr>
              </w:pPrChange>
            </w:pPr>
            <w:proofErr w:type="gramStart"/>
            <w:ins w:id="455" w:author="Sarah Thomas" w:date="2014-03-03T15:13:00Z">
              <w:r>
                <w:t>ASP.NET(</w:t>
              </w:r>
              <w:proofErr w:type="gramEnd"/>
              <w:r>
                <w:t>Web Forms)</w:t>
              </w:r>
            </w:ins>
          </w:p>
        </w:tc>
        <w:tc>
          <w:tcPr>
            <w:tcW w:w="1327" w:type="dxa"/>
          </w:tcPr>
          <w:p w14:paraId="4E96BAB2" w14:textId="3D194861" w:rsidR="006F1CC5" w:rsidRDefault="006F1CC5" w:rsidP="00EF0C84">
            <w:pPr>
              <w:rPr>
                <w:ins w:id="456" w:author="Sarah Thomas" w:date="2014-03-03T15:13:00Z"/>
              </w:rPr>
            </w:pPr>
            <w:ins w:id="457" w:author="Sarah Thomas" w:date="2014-03-03T15:13:00Z">
              <w:r>
                <w:t>Some</w:t>
              </w:r>
            </w:ins>
          </w:p>
        </w:tc>
        <w:tc>
          <w:tcPr>
            <w:tcW w:w="1338" w:type="dxa"/>
          </w:tcPr>
          <w:p w14:paraId="07851B47" w14:textId="71080BF7" w:rsidR="006F1CC5" w:rsidRDefault="006F1CC5" w:rsidP="00EF0C84">
            <w:pPr>
              <w:rPr>
                <w:ins w:id="458" w:author="Sarah Thomas" w:date="2014-03-03T15:13:00Z"/>
              </w:rPr>
            </w:pPr>
            <w:ins w:id="459" w:author="Sarah Thomas" w:date="2014-03-03T15:13:00Z">
              <w:r>
                <w:t>1020</w:t>
              </w:r>
            </w:ins>
          </w:p>
        </w:tc>
        <w:tc>
          <w:tcPr>
            <w:tcW w:w="1803" w:type="dxa"/>
          </w:tcPr>
          <w:p w14:paraId="187439C1" w14:textId="6E1C5957" w:rsidR="006F1CC5" w:rsidRDefault="006F1CC5" w:rsidP="00EF0C84">
            <w:pPr>
              <w:rPr>
                <w:ins w:id="460" w:author="Sarah Thomas" w:date="2014-03-03T15:13:00Z"/>
              </w:rPr>
            </w:pPr>
            <w:ins w:id="461" w:author="Sarah Thomas" w:date="2014-03-03T15:30:00Z">
              <w:r>
                <w:t>593</w:t>
              </w:r>
            </w:ins>
          </w:p>
        </w:tc>
      </w:tr>
      <w:tr w:rsidR="006F1CC5" w14:paraId="1B14CA39" w14:textId="77777777" w:rsidTr="006F1CC5">
        <w:trPr>
          <w:ins w:id="462" w:author="Sarah Thomas" w:date="2014-03-03T15:02:00Z"/>
        </w:trPr>
        <w:tc>
          <w:tcPr>
            <w:tcW w:w="1890" w:type="dxa"/>
          </w:tcPr>
          <w:p w14:paraId="64147213" w14:textId="4E6C4F4E" w:rsidR="006F1CC5" w:rsidRDefault="006F1CC5" w:rsidP="00EF0C84">
            <w:pPr>
              <w:rPr>
                <w:ins w:id="463" w:author="Sarah Thomas" w:date="2014-03-03T15:02:00Z"/>
              </w:rPr>
            </w:pPr>
            <w:ins w:id="464" w:author="Sarah Thomas" w:date="2014-03-03T15:03:00Z">
              <w:r>
                <w:t>PHP</w:t>
              </w:r>
            </w:ins>
          </w:p>
        </w:tc>
        <w:tc>
          <w:tcPr>
            <w:tcW w:w="1327" w:type="dxa"/>
          </w:tcPr>
          <w:p w14:paraId="7F691E29" w14:textId="3C9892B6" w:rsidR="006F1CC5" w:rsidRDefault="006F1CC5" w:rsidP="00EF0C84">
            <w:pPr>
              <w:rPr>
                <w:ins w:id="465" w:author="Sarah Thomas" w:date="2014-03-03T15:02:00Z"/>
              </w:rPr>
            </w:pPr>
            <w:ins w:id="466" w:author="Sarah Thomas" w:date="2014-03-03T15:05:00Z">
              <w:r>
                <w:t>Yes</w:t>
              </w:r>
            </w:ins>
          </w:p>
        </w:tc>
        <w:tc>
          <w:tcPr>
            <w:tcW w:w="1338" w:type="dxa"/>
          </w:tcPr>
          <w:p w14:paraId="7EB7143C" w14:textId="078CBE4A" w:rsidR="006F1CC5" w:rsidRDefault="006F1CC5" w:rsidP="00EF0C84">
            <w:pPr>
              <w:rPr>
                <w:ins w:id="467" w:author="Sarah Thomas" w:date="2014-03-03T15:02:00Z"/>
              </w:rPr>
            </w:pPr>
            <w:ins w:id="468" w:author="Sarah Thomas" w:date="2014-03-03T15:11:00Z">
              <w:r>
                <w:t>6318</w:t>
              </w:r>
            </w:ins>
          </w:p>
        </w:tc>
        <w:tc>
          <w:tcPr>
            <w:tcW w:w="1803" w:type="dxa"/>
          </w:tcPr>
          <w:p w14:paraId="5090400D" w14:textId="6D4A4847" w:rsidR="006F1CC5" w:rsidRDefault="006F1CC5" w:rsidP="00EF0C84">
            <w:pPr>
              <w:rPr>
                <w:ins w:id="469" w:author="Sarah Thomas" w:date="2014-03-03T15:02:00Z"/>
              </w:rPr>
            </w:pPr>
            <w:ins w:id="470" w:author="Sarah Thomas" w:date="2014-03-03T15:22:00Z">
              <w:r>
                <w:t>2620</w:t>
              </w:r>
            </w:ins>
          </w:p>
        </w:tc>
      </w:tr>
      <w:tr w:rsidR="006F1CC5" w14:paraId="2F191F27" w14:textId="77777777" w:rsidTr="006F1CC5">
        <w:trPr>
          <w:ins w:id="471" w:author="Sarah Thomas" w:date="2014-03-03T15:02:00Z"/>
        </w:trPr>
        <w:tc>
          <w:tcPr>
            <w:tcW w:w="1890" w:type="dxa"/>
          </w:tcPr>
          <w:p w14:paraId="079EA14F" w14:textId="2C2B4592" w:rsidR="006F1CC5" w:rsidRDefault="006F1CC5" w:rsidP="00EF0C84">
            <w:pPr>
              <w:rPr>
                <w:ins w:id="472" w:author="Sarah Thomas" w:date="2014-03-03T15:02:00Z"/>
              </w:rPr>
            </w:pPr>
            <w:ins w:id="473" w:author="Sarah Thomas" w:date="2014-03-03T15:03:00Z">
              <w:r>
                <w:t>JSP</w:t>
              </w:r>
            </w:ins>
          </w:p>
        </w:tc>
        <w:tc>
          <w:tcPr>
            <w:tcW w:w="1327" w:type="dxa"/>
          </w:tcPr>
          <w:p w14:paraId="6B9F1ACE" w14:textId="444133FF" w:rsidR="006F1CC5" w:rsidRDefault="006F1CC5" w:rsidP="00EF0C84">
            <w:pPr>
              <w:rPr>
                <w:ins w:id="474" w:author="Sarah Thomas" w:date="2014-03-03T15:02:00Z"/>
              </w:rPr>
            </w:pPr>
            <w:ins w:id="475" w:author="Sarah Thomas" w:date="2014-03-03T15:06:00Z">
              <w:r>
                <w:t>Some</w:t>
              </w:r>
            </w:ins>
          </w:p>
        </w:tc>
        <w:tc>
          <w:tcPr>
            <w:tcW w:w="1338" w:type="dxa"/>
          </w:tcPr>
          <w:p w14:paraId="51D43923" w14:textId="3D6CC5DE" w:rsidR="006F1CC5" w:rsidRDefault="006F1CC5" w:rsidP="00EF0C84">
            <w:pPr>
              <w:rPr>
                <w:ins w:id="476" w:author="Sarah Thomas" w:date="2014-03-03T15:02:00Z"/>
              </w:rPr>
            </w:pPr>
            <w:ins w:id="477" w:author="Sarah Thomas" w:date="2014-03-03T15:11:00Z">
              <w:r>
                <w:t>1286</w:t>
              </w:r>
            </w:ins>
          </w:p>
        </w:tc>
        <w:tc>
          <w:tcPr>
            <w:tcW w:w="1803" w:type="dxa"/>
          </w:tcPr>
          <w:p w14:paraId="55A0C78F" w14:textId="41337500" w:rsidR="006F1CC5" w:rsidRDefault="006F1CC5" w:rsidP="00EF0C84">
            <w:pPr>
              <w:rPr>
                <w:ins w:id="478" w:author="Sarah Thomas" w:date="2014-03-03T15:02:00Z"/>
              </w:rPr>
            </w:pPr>
            <w:ins w:id="479" w:author="Sarah Thomas" w:date="2014-03-03T15:29:00Z">
              <w:r>
                <w:t>88</w:t>
              </w:r>
            </w:ins>
          </w:p>
        </w:tc>
      </w:tr>
      <w:tr w:rsidR="006F1CC5" w14:paraId="1A37BEF2" w14:textId="77777777" w:rsidTr="006F1CC5">
        <w:trPr>
          <w:ins w:id="480" w:author="Sarah Thomas" w:date="2014-03-03T15:04:00Z"/>
        </w:trPr>
        <w:tc>
          <w:tcPr>
            <w:tcW w:w="1890" w:type="dxa"/>
          </w:tcPr>
          <w:p w14:paraId="6202063F" w14:textId="67A50B79" w:rsidR="006F1CC5" w:rsidRDefault="006F1CC5" w:rsidP="00EF0C84">
            <w:pPr>
              <w:rPr>
                <w:ins w:id="481" w:author="Sarah Thomas" w:date="2014-03-03T15:04:00Z"/>
              </w:rPr>
            </w:pPr>
            <w:ins w:id="482" w:author="Sarah Thomas" w:date="2014-03-03T15:04:00Z">
              <w:r>
                <w:t>Python</w:t>
              </w:r>
            </w:ins>
          </w:p>
        </w:tc>
        <w:tc>
          <w:tcPr>
            <w:tcW w:w="1327" w:type="dxa"/>
          </w:tcPr>
          <w:p w14:paraId="02B6792E" w14:textId="14749C59" w:rsidR="006F1CC5" w:rsidRDefault="006F1CC5" w:rsidP="00EF0C84">
            <w:pPr>
              <w:rPr>
                <w:ins w:id="483" w:author="Sarah Thomas" w:date="2014-03-03T15:04:00Z"/>
              </w:rPr>
            </w:pPr>
            <w:ins w:id="484" w:author="Sarah Thomas" w:date="2014-03-03T15:06:00Z">
              <w:r>
                <w:t>Little</w:t>
              </w:r>
            </w:ins>
          </w:p>
        </w:tc>
        <w:tc>
          <w:tcPr>
            <w:tcW w:w="1338" w:type="dxa"/>
          </w:tcPr>
          <w:p w14:paraId="2D538878" w14:textId="4A2D5102" w:rsidR="006F1CC5" w:rsidRDefault="006F1CC5" w:rsidP="00EF0C84">
            <w:pPr>
              <w:rPr>
                <w:ins w:id="485" w:author="Sarah Thomas" w:date="2014-03-03T15:04:00Z"/>
              </w:rPr>
            </w:pPr>
            <w:ins w:id="486" w:author="Sarah Thomas" w:date="2014-03-03T15:12:00Z">
              <w:r>
                <w:t>2940</w:t>
              </w:r>
            </w:ins>
          </w:p>
        </w:tc>
        <w:tc>
          <w:tcPr>
            <w:tcW w:w="1803" w:type="dxa"/>
          </w:tcPr>
          <w:p w14:paraId="78A72442" w14:textId="3A82A652" w:rsidR="006F1CC5" w:rsidRDefault="006F1CC5">
            <w:pPr>
              <w:keepNext/>
              <w:rPr>
                <w:ins w:id="487" w:author="Sarah Thomas" w:date="2014-03-03T15:04:00Z"/>
                <w:rFonts w:eastAsiaTheme="minorEastAsia"/>
              </w:rPr>
              <w:pPrChange w:id="488" w:author="Sarah Thomas" w:date="2014-03-03T15:44:00Z">
                <w:pPr>
                  <w:spacing w:after="240"/>
                </w:pPr>
              </w:pPrChange>
            </w:pPr>
            <w:ins w:id="489" w:author="Sarah Thomas" w:date="2014-03-03T15:29:00Z">
              <w:r>
                <w:t>1.2</w:t>
              </w:r>
            </w:ins>
          </w:p>
        </w:tc>
      </w:tr>
    </w:tbl>
    <w:p w14:paraId="0A19D50B" w14:textId="080E2BB1" w:rsidR="00EF0C84" w:rsidRDefault="006F1CC5">
      <w:pPr>
        <w:pStyle w:val="Caption"/>
        <w:rPr>
          <w:ins w:id="490" w:author="Sarah Thomas" w:date="2014-03-03T15:46:00Z"/>
        </w:rPr>
        <w:pPrChange w:id="491" w:author="Sarah Thomas" w:date="2014-03-03T15:44:00Z">
          <w:pPr>
            <w:widowControl w:val="0"/>
            <w:numPr>
              <w:numId w:val="51"/>
            </w:numPr>
            <w:tabs>
              <w:tab w:val="left" w:pos="220"/>
              <w:tab w:val="left" w:pos="720"/>
            </w:tabs>
            <w:autoSpaceDE w:val="0"/>
            <w:autoSpaceDN w:val="0"/>
            <w:adjustRightInd w:val="0"/>
            <w:ind w:left="720" w:hanging="720"/>
          </w:pPr>
        </w:pPrChange>
      </w:pPr>
      <w:ins w:id="492" w:author="Sarah Thomas" w:date="2014-03-03T15:44:00Z">
        <w:r>
          <w:t xml:space="preserve">Table </w:t>
        </w:r>
      </w:ins>
      <w:ins w:id="493" w:author="Sarah Thomas" w:date="2014-03-12T11:25:00Z">
        <w:r w:rsidR="00052A34">
          <w:fldChar w:fldCharType="begin"/>
        </w:r>
        <w:r w:rsidR="00052A34">
          <w:instrText xml:space="preserve"> SEQ Table \* ARABIC </w:instrText>
        </w:r>
      </w:ins>
      <w:r w:rsidR="00052A34">
        <w:fldChar w:fldCharType="separate"/>
      </w:r>
      <w:ins w:id="494" w:author="Sarah Thomas" w:date="2014-03-12T11:25:00Z">
        <w:r w:rsidR="00052A34">
          <w:rPr>
            <w:noProof/>
          </w:rPr>
          <w:t>1</w:t>
        </w:r>
        <w:r w:rsidR="00052A34">
          <w:fldChar w:fldCharType="end"/>
        </w:r>
      </w:ins>
      <w:ins w:id="495" w:author="Sarah Thomas" w:date="2014-03-03T15:44:00Z">
        <w:r>
          <w:t xml:space="preserve"> - Popular Server Side Technologies Compared</w:t>
        </w:r>
      </w:ins>
    </w:p>
    <w:p w14:paraId="442F832B" w14:textId="42F28EA0" w:rsidR="006F1CC5" w:rsidRDefault="006F1CC5">
      <w:pPr>
        <w:rPr>
          <w:ins w:id="496" w:author="Sarah Thomas" w:date="2014-03-03T15:53:00Z"/>
        </w:rPr>
        <w:pPrChange w:id="497" w:author="Sarah Thomas" w:date="2014-03-03T15:46:00Z">
          <w:pPr>
            <w:widowControl w:val="0"/>
            <w:numPr>
              <w:numId w:val="51"/>
            </w:numPr>
            <w:tabs>
              <w:tab w:val="left" w:pos="220"/>
              <w:tab w:val="left" w:pos="720"/>
            </w:tabs>
            <w:autoSpaceDE w:val="0"/>
            <w:autoSpaceDN w:val="0"/>
            <w:adjustRightInd w:val="0"/>
            <w:ind w:left="720" w:hanging="720"/>
          </w:pPr>
        </w:pPrChange>
      </w:pPr>
      <w:ins w:id="498" w:author="Sarah Thomas" w:date="2014-03-03T15:46:00Z">
        <w:r>
          <w:t xml:space="preserve">The team members are currently all following the Advanced Web Engineering </w:t>
        </w:r>
      </w:ins>
      <w:ins w:id="499" w:author="Sarah Thomas" w:date="2014-03-12T11:00:00Z">
        <w:r w:rsidR="002541FE">
          <w:fldChar w:fldCharType="begin" w:fldLock="1"/>
        </w:r>
      </w:ins>
      <w:r w:rsidR="00F3411A">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0" w:author="Sarah Thomas" w:date="2014-03-12T11:00:00Z">
        <w:r w:rsidR="002541FE">
          <w:fldChar w:fldCharType="end"/>
        </w:r>
        <w:r w:rsidR="002541FE">
          <w:t xml:space="preserve"> </w:t>
        </w:r>
      </w:ins>
      <w:ins w:id="501" w:author="Sarah Thomas" w:date="2014-03-03T15:47:00Z">
        <w:r>
          <w:t xml:space="preserve">MSc </w:t>
        </w:r>
      </w:ins>
      <w:ins w:id="502" w:author="Sarah Thomas" w:date="2014-03-03T15:49:00Z">
        <w:r>
          <w:t>program, which includes compulsory modules covering some ASP.NET,</w:t>
        </w:r>
      </w:ins>
      <w:ins w:id="503" w:author="Sarah Thomas" w:date="2014-03-03T15:48:00Z">
        <w:r>
          <w:t xml:space="preserve"> and JSP. It was felt that </w:t>
        </w:r>
      </w:ins>
      <w:ins w:id="504"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5" w:author="Sarah Thomas" w:date="2014-03-03T15:53:00Z"/>
        </w:rPr>
        <w:pPrChange w:id="506" w:author="Sarah Thomas" w:date="2014-03-03T15:53:00Z">
          <w:pPr>
            <w:widowControl w:val="0"/>
            <w:numPr>
              <w:numId w:val="51"/>
            </w:numPr>
            <w:tabs>
              <w:tab w:val="left" w:pos="220"/>
              <w:tab w:val="left" w:pos="720"/>
            </w:tabs>
            <w:autoSpaceDE w:val="0"/>
            <w:autoSpaceDN w:val="0"/>
            <w:adjustRightInd w:val="0"/>
            <w:ind w:left="720" w:hanging="720"/>
          </w:pPr>
        </w:pPrChange>
      </w:pPr>
      <w:bookmarkStart w:id="507" w:name="_Toc255483834"/>
      <w:ins w:id="508" w:author="Sarah Thomas" w:date="2014-03-03T15:53:00Z">
        <w:r>
          <w:t>PHP Frameworks</w:t>
        </w:r>
        <w:bookmarkEnd w:id="507"/>
      </w:ins>
    </w:p>
    <w:p w14:paraId="30FD5EED" w14:textId="6306CD24" w:rsidR="00FC2F08" w:rsidRDefault="00FC2F08">
      <w:pPr>
        <w:pStyle w:val="BodyText"/>
        <w:rPr>
          <w:ins w:id="509" w:author="Sarah Thomas" w:date="2014-03-03T16:06:00Z"/>
        </w:rPr>
        <w:pPrChange w:id="510" w:author="Sarah Thomas" w:date="2014-03-03T16:01:00Z">
          <w:pPr>
            <w:widowControl w:val="0"/>
            <w:numPr>
              <w:numId w:val="51"/>
            </w:numPr>
            <w:tabs>
              <w:tab w:val="left" w:pos="220"/>
              <w:tab w:val="left" w:pos="720"/>
            </w:tabs>
            <w:autoSpaceDE w:val="0"/>
            <w:autoSpaceDN w:val="0"/>
            <w:adjustRightInd w:val="0"/>
            <w:ind w:left="720" w:hanging="720"/>
          </w:pPr>
        </w:pPrChange>
      </w:pPr>
      <w:ins w:id="511" w:author="Sarah Thomas" w:date="2014-03-03T15:53:00Z">
        <w:r>
          <w:t xml:space="preserve">Once the </w:t>
        </w:r>
      </w:ins>
      <w:ins w:id="512" w:author="Sarah Thomas" w:date="2014-03-03T15:55:00Z">
        <w:r>
          <w:t>decision</w:t>
        </w:r>
      </w:ins>
      <w:ins w:id="513" w:author="Sarah Thomas" w:date="2014-03-03T15:53:00Z">
        <w:r>
          <w:t xml:space="preserve"> has been made to use PHP for the server side</w:t>
        </w:r>
      </w:ins>
      <w:ins w:id="514" w:author="Sarah Thomas" w:date="2014-03-03T15:55:00Z">
        <w:r>
          <w:t xml:space="preserve"> of our system, we faced the choice of a number of PHP frameworks. Whilst it was not entirely </w:t>
        </w:r>
      </w:ins>
      <w:ins w:id="515" w:author="Sarah Thomas" w:date="2014-03-03T15:56:00Z">
        <w:r>
          <w:t>necessary</w:t>
        </w:r>
      </w:ins>
      <w:ins w:id="516" w:author="Sarah Thomas" w:date="2014-03-03T15:55:00Z">
        <w:r>
          <w:t xml:space="preserve"> </w:t>
        </w:r>
      </w:ins>
      <w:ins w:id="517" w:author="Sarah Thomas" w:date="2014-03-03T15:56:00Z">
        <w:r>
          <w:t xml:space="preserve">to use a framework, we felt that it would speed up development. Frameworks can take much of the repetition out of such routine web site tasks </w:t>
        </w:r>
      </w:ins>
      <w:ins w:id="518" w:author="Sarah Thomas" w:date="2014-03-03T15:58:00Z">
        <w:r>
          <w:t xml:space="preserve">such </w:t>
        </w:r>
      </w:ins>
      <w:ins w:id="519" w:author="Sarah Thomas" w:date="2014-03-03T15:56:00Z">
        <w:r>
          <w:t>as authentication and validation.</w:t>
        </w:r>
      </w:ins>
    </w:p>
    <w:p w14:paraId="2A0C9887" w14:textId="5C9A7195" w:rsidR="00F8631A" w:rsidRDefault="00F8631A">
      <w:pPr>
        <w:pStyle w:val="BodyText"/>
        <w:rPr>
          <w:ins w:id="520" w:author="Sarah Thomas" w:date="2014-03-12T11:29:00Z"/>
        </w:rPr>
        <w:pPrChange w:id="521" w:author="Sarah Thomas" w:date="2014-03-03T16:01:00Z">
          <w:pPr>
            <w:widowControl w:val="0"/>
            <w:numPr>
              <w:numId w:val="51"/>
            </w:numPr>
            <w:tabs>
              <w:tab w:val="left" w:pos="220"/>
              <w:tab w:val="left" w:pos="720"/>
            </w:tabs>
            <w:autoSpaceDE w:val="0"/>
            <w:autoSpaceDN w:val="0"/>
            <w:adjustRightInd w:val="0"/>
            <w:ind w:left="720" w:hanging="720"/>
          </w:pPr>
        </w:pPrChange>
      </w:pPr>
      <w:ins w:id="522" w:author="Sarah Thomas" w:date="2014-03-03T16:06:00Z">
        <w:r>
          <w:t>We considered a number of framewo</w:t>
        </w:r>
      </w:ins>
      <w:ins w:id="523" w:author="Sarah Thomas" w:date="2014-03-03T16:07:00Z">
        <w:r>
          <w:t>r</w:t>
        </w:r>
      </w:ins>
      <w:ins w:id="524" w:author="Sarah Thomas" w:date="2014-03-03T16:06:00Z">
        <w:r>
          <w:t xml:space="preserve">ks </w:t>
        </w:r>
      </w:ins>
      <w:ins w:id="525" w:author="Sarah Thomas" w:date="2014-03-03T16:07:00Z">
        <w:r>
          <w:t>in t</w:t>
        </w:r>
        <w:r w:rsidR="00052A34">
          <w:t xml:space="preserve">erms of licencing, ease of use, testing </w:t>
        </w:r>
        <w:r>
          <w:t>and documentation</w:t>
        </w:r>
      </w:ins>
      <w:ins w:id="526" w:author="Sarah Thomas" w:date="2014-03-03T16:08:00Z">
        <w:r>
          <w:t xml:space="preserve">. </w:t>
        </w:r>
      </w:ins>
      <w:ins w:id="527" w:author="Sarah Thomas" w:date="2014-03-12T11:25:00Z">
        <w:r w:rsidR="00052A34">
          <w:t xml:space="preserve">One team member (Bahit) had some experience with CodeIgnitor and another (Sarah) </w:t>
        </w:r>
      </w:ins>
      <w:ins w:id="528" w:author="Sarah Thomas" w:date="2014-03-12T11:26:00Z">
        <w:r w:rsidR="00052A34">
          <w:t>experimented</w:t>
        </w:r>
      </w:ins>
      <w:ins w:id="529" w:author="Sarah Thomas" w:date="2014-03-12T11:25:00Z">
        <w:r w:rsidR="00052A34">
          <w:t xml:space="preserve"> with CakePHP</w:t>
        </w:r>
      </w:ins>
      <w:ins w:id="530" w:author="Sarah Thomas" w:date="2014-03-12T11:26:00Z">
        <w:r w:rsidR="00052A34">
          <w:t xml:space="preserve"> </w:t>
        </w:r>
      </w:ins>
      <w:ins w:id="531" w:author="Sarah Thomas" w:date="2014-03-12T11:27:00Z">
        <w:r w:rsidR="00052A34">
          <w:t xml:space="preserve">in the initial stages of the project. Based on experiences and research from various web forums we drew up the comparison in </w:t>
        </w:r>
      </w:ins>
      <w:ins w:id="532" w:author="Sarah Thomas" w:date="2014-03-12T11:28:00Z">
        <w:r w:rsidR="00052A34">
          <w:fldChar w:fldCharType="begin"/>
        </w:r>
        <w:r w:rsidR="00052A34">
          <w:instrText xml:space="preserve"> REF _Ref256243061 \h </w:instrText>
        </w:r>
      </w:ins>
      <w:r w:rsidR="00052A34">
        <w:fldChar w:fldCharType="separate"/>
      </w:r>
      <w:ins w:id="533" w:author="Sarah Thomas" w:date="2014-03-12T11:28:00Z">
        <w:r w:rsidR="00052A34">
          <w:t xml:space="preserve">Table </w:t>
        </w:r>
        <w:r w:rsidR="00052A34">
          <w:rPr>
            <w:noProof/>
          </w:rPr>
          <w:t>2</w:t>
        </w:r>
        <w:r w:rsidR="00052A34">
          <w:t xml:space="preserve"> - Framework Comparison</w:t>
        </w:r>
        <w:r w:rsidR="00052A34">
          <w:fldChar w:fldCharType="end"/>
        </w:r>
      </w:ins>
      <w:ins w:id="534" w:author="Sarah Thomas" w:date="2014-03-12T11:29:00Z">
        <w:r w:rsidR="00052A34">
          <w:t xml:space="preserve"> </w:t>
        </w:r>
      </w:ins>
      <w:ins w:id="535" w:author="Sarah Thomas" w:date="2014-03-12T11:36:00Z">
        <w:r w:rsidR="00052A34">
          <w:fldChar w:fldCharType="begin" w:fldLock="1"/>
        </w:r>
      </w:ins>
      <w:r w:rsidR="00F3411A">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36" w:author="Sarah Thomas" w:date="2014-03-12T11:36:00Z">
        <w:r w:rsidR="00052A34">
          <w:fldChar w:fldCharType="end"/>
        </w:r>
      </w:ins>
      <w:ins w:id="537" w:author="Sarah Thomas" w:date="2014-03-12T11:38:00Z">
        <w:r w:rsidR="00052A34">
          <w:fldChar w:fldCharType="begin" w:fldLock="1"/>
        </w:r>
      </w:ins>
      <w:r w:rsidR="00F3411A">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38" w:author="Sarah Thomas" w:date="2014-03-12T11:38:00Z">
        <w:r w:rsidR="00052A34">
          <w:fldChar w:fldCharType="end"/>
        </w:r>
      </w:ins>
    </w:p>
    <w:p w14:paraId="5BEAE206" w14:textId="77777777" w:rsidR="00052A34" w:rsidRDefault="00052A34">
      <w:pPr>
        <w:pStyle w:val="BodyText"/>
        <w:rPr>
          <w:ins w:id="539" w:author="Sarah Thomas" w:date="2014-03-12T11:06:00Z"/>
        </w:rPr>
        <w:pPrChange w:id="540"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1" w:author="Sarah Thomas" w:date="2014-03-12T11:30:00Z">
          <w:tblPr>
            <w:tblStyle w:val="TableGrid"/>
            <w:tblW w:w="0" w:type="auto"/>
            <w:tblLook w:val="04A0" w:firstRow="1" w:lastRow="0" w:firstColumn="1" w:lastColumn="0" w:noHBand="0" w:noVBand="1"/>
          </w:tblPr>
        </w:tblPrChange>
      </w:tblPr>
      <w:tblGrid>
        <w:gridCol w:w="1791"/>
        <w:gridCol w:w="1301"/>
        <w:gridCol w:w="1470"/>
        <w:gridCol w:w="1302"/>
        <w:gridCol w:w="1340"/>
        <w:gridCol w:w="1312"/>
        <w:tblGridChange w:id="542">
          <w:tblGrid>
            <w:gridCol w:w="1696"/>
            <w:gridCol w:w="95"/>
            <w:gridCol w:w="1252"/>
            <w:gridCol w:w="49"/>
            <w:gridCol w:w="1361"/>
            <w:gridCol w:w="109"/>
            <w:gridCol w:w="1239"/>
            <w:gridCol w:w="63"/>
            <w:gridCol w:w="1300"/>
            <w:gridCol w:w="40"/>
            <w:gridCol w:w="1312"/>
          </w:tblGrid>
        </w:tblGridChange>
      </w:tblGrid>
      <w:tr w:rsidR="002541FE" w:rsidRPr="00052A34" w14:paraId="3CE2940F" w14:textId="77777777" w:rsidTr="00052A34">
        <w:trPr>
          <w:ins w:id="543" w:author="Sarah Thomas" w:date="2014-03-12T11:06:00Z"/>
        </w:trPr>
        <w:tc>
          <w:tcPr>
            <w:tcW w:w="1791" w:type="dxa"/>
            <w:tcPrChange w:id="544" w:author="Sarah Thomas" w:date="2014-03-12T11:30:00Z">
              <w:tcPr>
                <w:tcW w:w="1419" w:type="dxa"/>
              </w:tcPr>
            </w:tcPrChange>
          </w:tcPr>
          <w:p w14:paraId="115A0146" w14:textId="77777777" w:rsidR="002541FE" w:rsidRPr="00052A34" w:rsidRDefault="002541FE">
            <w:pPr>
              <w:pStyle w:val="BodyText"/>
              <w:rPr>
                <w:ins w:id="545" w:author="Sarah Thomas" w:date="2014-03-12T11:06:00Z"/>
                <w:b/>
                <w:rPrChange w:id="546" w:author="Sarah Thomas" w:date="2014-03-12T11:24:00Z">
                  <w:rPr>
                    <w:ins w:id="547" w:author="Sarah Thomas" w:date="2014-03-12T11:06:00Z"/>
                  </w:rPr>
                </w:rPrChange>
              </w:rPr>
            </w:pPr>
          </w:p>
        </w:tc>
        <w:tc>
          <w:tcPr>
            <w:tcW w:w="1301" w:type="dxa"/>
            <w:tcPrChange w:id="548" w:author="Sarah Thomas" w:date="2014-03-12T11:30:00Z">
              <w:tcPr>
                <w:tcW w:w="1419" w:type="dxa"/>
                <w:gridSpan w:val="2"/>
              </w:tcPr>
            </w:tcPrChange>
          </w:tcPr>
          <w:p w14:paraId="44EFA283" w14:textId="4ED24E5C" w:rsidR="002541FE" w:rsidRPr="00052A34" w:rsidRDefault="002541FE">
            <w:pPr>
              <w:pStyle w:val="BodyText"/>
              <w:rPr>
                <w:ins w:id="549" w:author="Sarah Thomas" w:date="2014-03-12T11:06:00Z"/>
                <w:b/>
                <w:rPrChange w:id="550" w:author="Sarah Thomas" w:date="2014-03-12T11:24:00Z">
                  <w:rPr>
                    <w:ins w:id="551" w:author="Sarah Thomas" w:date="2014-03-12T11:06:00Z"/>
                  </w:rPr>
                </w:rPrChange>
              </w:rPr>
            </w:pPr>
            <w:ins w:id="552" w:author="Sarah Thomas" w:date="2014-03-12T11:06:00Z">
              <w:r w:rsidRPr="00052A34">
                <w:rPr>
                  <w:b/>
                  <w:rPrChange w:id="553" w:author="Sarah Thomas" w:date="2014-03-12T11:24:00Z">
                    <w:rPr/>
                  </w:rPrChange>
                </w:rPr>
                <w:t>Laravel</w:t>
              </w:r>
            </w:ins>
          </w:p>
        </w:tc>
        <w:tc>
          <w:tcPr>
            <w:tcW w:w="1470" w:type="dxa"/>
            <w:tcPrChange w:id="554" w:author="Sarah Thomas" w:date="2014-03-12T11:30:00Z">
              <w:tcPr>
                <w:tcW w:w="1419" w:type="dxa"/>
                <w:gridSpan w:val="2"/>
              </w:tcPr>
            </w:tcPrChange>
          </w:tcPr>
          <w:p w14:paraId="383A4B64" w14:textId="7D45349E" w:rsidR="002541FE" w:rsidRPr="00052A34" w:rsidRDefault="002541FE" w:rsidP="00271714">
            <w:pPr>
              <w:pStyle w:val="BodyText"/>
              <w:rPr>
                <w:ins w:id="555" w:author="Sarah Thomas" w:date="2014-03-12T11:06:00Z"/>
                <w:b/>
                <w:rPrChange w:id="556" w:author="Sarah Thomas" w:date="2014-03-12T11:24:00Z">
                  <w:rPr>
                    <w:ins w:id="557" w:author="Sarah Thomas" w:date="2014-03-12T11:06:00Z"/>
                  </w:rPr>
                </w:rPrChange>
              </w:rPr>
              <w:pPrChange w:id="558" w:author="Sarah Thomas" w:date="2014-03-12T11:42:00Z">
                <w:pPr>
                  <w:pStyle w:val="BodyText"/>
                </w:pPr>
              </w:pPrChange>
            </w:pPr>
            <w:ins w:id="559" w:author="Sarah Thomas" w:date="2014-03-12T11:06:00Z">
              <w:r w:rsidRPr="00052A34">
                <w:rPr>
                  <w:b/>
                  <w:rPrChange w:id="560" w:author="Sarah Thomas" w:date="2014-03-12T11:24:00Z">
                    <w:rPr/>
                  </w:rPrChange>
                </w:rPr>
                <w:t>CodeIgnit</w:t>
              </w:r>
            </w:ins>
            <w:ins w:id="561" w:author="Sarah Thomas" w:date="2014-03-12T11:42:00Z">
              <w:r w:rsidR="00271714">
                <w:rPr>
                  <w:b/>
                </w:rPr>
                <w:t>e</w:t>
              </w:r>
            </w:ins>
            <w:ins w:id="562" w:author="Sarah Thomas" w:date="2014-03-12T11:06:00Z">
              <w:r w:rsidRPr="00052A34">
                <w:rPr>
                  <w:b/>
                  <w:rPrChange w:id="563" w:author="Sarah Thomas" w:date="2014-03-12T11:24:00Z">
                    <w:rPr/>
                  </w:rPrChange>
                </w:rPr>
                <w:t>r</w:t>
              </w:r>
            </w:ins>
          </w:p>
        </w:tc>
        <w:tc>
          <w:tcPr>
            <w:tcW w:w="1302" w:type="dxa"/>
            <w:tcPrChange w:id="564" w:author="Sarah Thomas" w:date="2014-03-12T11:30:00Z">
              <w:tcPr>
                <w:tcW w:w="1419" w:type="dxa"/>
                <w:gridSpan w:val="2"/>
              </w:tcPr>
            </w:tcPrChange>
          </w:tcPr>
          <w:p w14:paraId="2F6AFFF7" w14:textId="431B14F3" w:rsidR="002541FE" w:rsidRPr="00052A34" w:rsidRDefault="002541FE">
            <w:pPr>
              <w:pStyle w:val="BodyText"/>
              <w:rPr>
                <w:ins w:id="565" w:author="Sarah Thomas" w:date="2014-03-12T11:06:00Z"/>
                <w:b/>
                <w:rPrChange w:id="566" w:author="Sarah Thomas" w:date="2014-03-12T11:24:00Z">
                  <w:rPr>
                    <w:ins w:id="567" w:author="Sarah Thomas" w:date="2014-03-12T11:06:00Z"/>
                  </w:rPr>
                </w:rPrChange>
              </w:rPr>
            </w:pPr>
            <w:ins w:id="568" w:author="Sarah Thomas" w:date="2014-03-12T11:06:00Z">
              <w:r w:rsidRPr="00052A34">
                <w:rPr>
                  <w:b/>
                  <w:rPrChange w:id="569" w:author="Sarah Thomas" w:date="2014-03-12T11:24:00Z">
                    <w:rPr/>
                  </w:rPrChange>
                </w:rPr>
                <w:t>Zend</w:t>
              </w:r>
            </w:ins>
          </w:p>
        </w:tc>
        <w:tc>
          <w:tcPr>
            <w:tcW w:w="1340" w:type="dxa"/>
            <w:tcPrChange w:id="570" w:author="Sarah Thomas" w:date="2014-03-12T11:30:00Z">
              <w:tcPr>
                <w:tcW w:w="1420" w:type="dxa"/>
                <w:gridSpan w:val="2"/>
              </w:tcPr>
            </w:tcPrChange>
          </w:tcPr>
          <w:p w14:paraId="36EA68E5" w14:textId="00FF7BD5" w:rsidR="002541FE" w:rsidRPr="00052A34" w:rsidRDefault="002541FE">
            <w:pPr>
              <w:pStyle w:val="BodyText"/>
              <w:rPr>
                <w:ins w:id="571" w:author="Sarah Thomas" w:date="2014-03-12T11:06:00Z"/>
                <w:b/>
                <w:rPrChange w:id="572" w:author="Sarah Thomas" w:date="2014-03-12T11:24:00Z">
                  <w:rPr>
                    <w:ins w:id="573" w:author="Sarah Thomas" w:date="2014-03-12T11:06:00Z"/>
                  </w:rPr>
                </w:rPrChange>
              </w:rPr>
            </w:pPr>
            <w:ins w:id="574" w:author="Sarah Thomas" w:date="2014-03-12T11:07:00Z">
              <w:r w:rsidRPr="00052A34">
                <w:rPr>
                  <w:b/>
                  <w:rPrChange w:id="575" w:author="Sarah Thomas" w:date="2014-03-12T11:24:00Z">
                    <w:rPr/>
                  </w:rPrChange>
                </w:rPr>
                <w:t>CakePHP</w:t>
              </w:r>
            </w:ins>
          </w:p>
        </w:tc>
        <w:tc>
          <w:tcPr>
            <w:tcW w:w="1312" w:type="dxa"/>
            <w:tcPrChange w:id="576" w:author="Sarah Thomas" w:date="2014-03-12T11:30:00Z">
              <w:tcPr>
                <w:tcW w:w="1420" w:type="dxa"/>
                <w:gridSpan w:val="2"/>
              </w:tcPr>
            </w:tcPrChange>
          </w:tcPr>
          <w:p w14:paraId="59C6DB94" w14:textId="643E4DC7" w:rsidR="002541FE" w:rsidRPr="00052A34" w:rsidRDefault="002541FE">
            <w:pPr>
              <w:pStyle w:val="BodyText"/>
              <w:rPr>
                <w:ins w:id="577" w:author="Sarah Thomas" w:date="2014-03-12T11:06:00Z"/>
                <w:b/>
                <w:rPrChange w:id="578" w:author="Sarah Thomas" w:date="2014-03-12T11:24:00Z">
                  <w:rPr>
                    <w:ins w:id="579" w:author="Sarah Thomas" w:date="2014-03-12T11:06:00Z"/>
                  </w:rPr>
                </w:rPrChange>
              </w:rPr>
            </w:pPr>
            <w:ins w:id="580" w:author="Sarah Thomas" w:date="2014-03-12T11:07:00Z">
              <w:r w:rsidRPr="00052A34">
                <w:rPr>
                  <w:b/>
                  <w:rPrChange w:id="581" w:author="Sarah Thomas" w:date="2014-03-12T11:24:00Z">
                    <w:rPr/>
                  </w:rPrChange>
                </w:rPr>
                <w:t>Symfony</w:t>
              </w:r>
            </w:ins>
          </w:p>
        </w:tc>
      </w:tr>
      <w:tr w:rsidR="002541FE" w14:paraId="70DDDE08" w14:textId="77777777" w:rsidTr="00052A34">
        <w:trPr>
          <w:ins w:id="582" w:author="Sarah Thomas" w:date="2014-03-12T11:06:00Z"/>
        </w:trPr>
        <w:tc>
          <w:tcPr>
            <w:tcW w:w="1791" w:type="dxa"/>
            <w:tcPrChange w:id="583" w:author="Sarah Thomas" w:date="2014-03-12T11:30:00Z">
              <w:tcPr>
                <w:tcW w:w="1419" w:type="dxa"/>
              </w:tcPr>
            </w:tcPrChange>
          </w:tcPr>
          <w:p w14:paraId="5B56CE60" w14:textId="453ABC5C" w:rsidR="002541FE" w:rsidRPr="00052A34" w:rsidRDefault="002541FE">
            <w:pPr>
              <w:pStyle w:val="BodyText"/>
              <w:rPr>
                <w:ins w:id="584" w:author="Sarah Thomas" w:date="2014-03-12T11:06:00Z"/>
                <w:b/>
                <w:rPrChange w:id="585" w:author="Sarah Thomas" w:date="2014-03-12T11:24:00Z">
                  <w:rPr>
                    <w:ins w:id="586" w:author="Sarah Thomas" w:date="2014-03-12T11:06:00Z"/>
                  </w:rPr>
                </w:rPrChange>
              </w:rPr>
            </w:pPr>
            <w:ins w:id="587" w:author="Sarah Thomas" w:date="2014-03-12T11:07:00Z">
              <w:r w:rsidRPr="00052A34">
                <w:rPr>
                  <w:b/>
                  <w:rPrChange w:id="588" w:author="Sarah Thomas" w:date="2014-03-12T11:24:00Z">
                    <w:rPr/>
                  </w:rPrChange>
                </w:rPr>
                <w:t>Licence</w:t>
              </w:r>
            </w:ins>
          </w:p>
        </w:tc>
        <w:tc>
          <w:tcPr>
            <w:tcW w:w="1301" w:type="dxa"/>
            <w:tcPrChange w:id="589" w:author="Sarah Thomas" w:date="2014-03-12T11:30:00Z">
              <w:tcPr>
                <w:tcW w:w="1419" w:type="dxa"/>
                <w:gridSpan w:val="2"/>
              </w:tcPr>
            </w:tcPrChange>
          </w:tcPr>
          <w:p w14:paraId="2C382B4B" w14:textId="224688DF" w:rsidR="002541FE" w:rsidRPr="00052A34" w:rsidRDefault="002541FE" w:rsidP="00052A34">
            <w:pPr>
              <w:pStyle w:val="BodyText"/>
              <w:tabs>
                <w:tab w:val="left" w:pos="720"/>
              </w:tabs>
              <w:jc w:val="left"/>
              <w:rPr>
                <w:ins w:id="590" w:author="Sarah Thomas" w:date="2014-03-12T11:06:00Z"/>
                <w:sz w:val="20"/>
                <w:szCs w:val="20"/>
                <w:rPrChange w:id="591" w:author="Sarah Thomas" w:date="2014-03-12T11:31:00Z">
                  <w:rPr>
                    <w:ins w:id="592" w:author="Sarah Thomas" w:date="2014-03-12T11:06:00Z"/>
                  </w:rPr>
                </w:rPrChange>
              </w:rPr>
              <w:pPrChange w:id="593" w:author="Sarah Thomas" w:date="2014-03-12T11:31:00Z">
                <w:pPr>
                  <w:pStyle w:val="BodyText"/>
                </w:pPr>
              </w:pPrChange>
            </w:pPr>
            <w:ins w:id="594" w:author="Sarah Thomas" w:date="2014-03-12T11:08:00Z">
              <w:r w:rsidRPr="00052A34">
                <w:rPr>
                  <w:sz w:val="20"/>
                  <w:szCs w:val="20"/>
                  <w:rPrChange w:id="595" w:author="Sarah Thomas" w:date="2014-03-12T11:31:00Z">
                    <w:rPr/>
                  </w:rPrChange>
                </w:rPr>
                <w:t>MIT</w:t>
              </w:r>
            </w:ins>
          </w:p>
        </w:tc>
        <w:tc>
          <w:tcPr>
            <w:tcW w:w="1470" w:type="dxa"/>
            <w:tcPrChange w:id="596" w:author="Sarah Thomas" w:date="2014-03-12T11:30:00Z">
              <w:tcPr>
                <w:tcW w:w="1419" w:type="dxa"/>
                <w:gridSpan w:val="2"/>
              </w:tcPr>
            </w:tcPrChange>
          </w:tcPr>
          <w:p w14:paraId="01E19DBD" w14:textId="4D7218B9" w:rsidR="002541FE" w:rsidRPr="00052A34" w:rsidRDefault="00A01817" w:rsidP="00052A34">
            <w:pPr>
              <w:pStyle w:val="BodyText"/>
              <w:jc w:val="left"/>
              <w:rPr>
                <w:ins w:id="597" w:author="Sarah Thomas" w:date="2014-03-12T11:06:00Z"/>
                <w:sz w:val="20"/>
                <w:szCs w:val="20"/>
                <w:rPrChange w:id="598" w:author="Sarah Thomas" w:date="2014-03-12T11:31:00Z">
                  <w:rPr>
                    <w:ins w:id="599" w:author="Sarah Thomas" w:date="2014-03-12T11:06:00Z"/>
                  </w:rPr>
                </w:rPrChange>
              </w:rPr>
              <w:pPrChange w:id="600" w:author="Sarah Thomas" w:date="2014-03-12T11:31:00Z">
                <w:pPr>
                  <w:pStyle w:val="BodyText"/>
                </w:pPr>
              </w:pPrChange>
            </w:pPr>
            <w:ins w:id="601" w:author="Sarah Thomas" w:date="2014-03-12T11:09:00Z">
              <w:r w:rsidRPr="00052A34">
                <w:rPr>
                  <w:sz w:val="20"/>
                  <w:szCs w:val="20"/>
                  <w:rPrChange w:id="602" w:author="Sarah Thomas" w:date="2014-03-12T11:31:00Z">
                    <w:rPr/>
                  </w:rPrChange>
                </w:rPr>
                <w:t>MIT</w:t>
              </w:r>
            </w:ins>
          </w:p>
        </w:tc>
        <w:tc>
          <w:tcPr>
            <w:tcW w:w="1302" w:type="dxa"/>
            <w:tcPrChange w:id="603" w:author="Sarah Thomas" w:date="2014-03-12T11:30:00Z">
              <w:tcPr>
                <w:tcW w:w="1419" w:type="dxa"/>
                <w:gridSpan w:val="2"/>
              </w:tcPr>
            </w:tcPrChange>
          </w:tcPr>
          <w:p w14:paraId="476D05B2" w14:textId="06FD89F0" w:rsidR="002541FE" w:rsidRPr="00052A34" w:rsidRDefault="002541FE" w:rsidP="00052A34">
            <w:pPr>
              <w:pStyle w:val="BodyText"/>
              <w:jc w:val="left"/>
              <w:rPr>
                <w:ins w:id="604" w:author="Sarah Thomas" w:date="2014-03-12T11:06:00Z"/>
                <w:sz w:val="20"/>
                <w:szCs w:val="20"/>
                <w:rPrChange w:id="605" w:author="Sarah Thomas" w:date="2014-03-12T11:31:00Z">
                  <w:rPr>
                    <w:ins w:id="606" w:author="Sarah Thomas" w:date="2014-03-12T11:06:00Z"/>
                  </w:rPr>
                </w:rPrChange>
              </w:rPr>
              <w:pPrChange w:id="607" w:author="Sarah Thomas" w:date="2014-03-12T11:31:00Z">
                <w:pPr>
                  <w:pStyle w:val="BodyText"/>
                </w:pPr>
              </w:pPrChange>
            </w:pPr>
            <w:ins w:id="608" w:author="Sarah Thomas" w:date="2014-03-12T11:08:00Z">
              <w:r w:rsidRPr="00052A34">
                <w:rPr>
                  <w:sz w:val="20"/>
                  <w:szCs w:val="20"/>
                  <w:rPrChange w:id="609" w:author="Sarah Thomas" w:date="2014-03-12T11:31:00Z">
                    <w:rPr/>
                  </w:rPrChange>
                </w:rPr>
                <w:t>BSD</w:t>
              </w:r>
            </w:ins>
          </w:p>
        </w:tc>
        <w:tc>
          <w:tcPr>
            <w:tcW w:w="1340" w:type="dxa"/>
            <w:tcPrChange w:id="610" w:author="Sarah Thomas" w:date="2014-03-12T11:30:00Z">
              <w:tcPr>
                <w:tcW w:w="1420" w:type="dxa"/>
                <w:gridSpan w:val="2"/>
              </w:tcPr>
            </w:tcPrChange>
          </w:tcPr>
          <w:p w14:paraId="3C8053AF" w14:textId="7958FE65" w:rsidR="002541FE" w:rsidRPr="00052A34" w:rsidRDefault="002541FE" w:rsidP="00052A34">
            <w:pPr>
              <w:pStyle w:val="BodyText"/>
              <w:jc w:val="left"/>
              <w:rPr>
                <w:ins w:id="611" w:author="Sarah Thomas" w:date="2014-03-12T11:06:00Z"/>
                <w:sz w:val="20"/>
                <w:szCs w:val="20"/>
                <w:rPrChange w:id="612" w:author="Sarah Thomas" w:date="2014-03-12T11:31:00Z">
                  <w:rPr>
                    <w:ins w:id="613" w:author="Sarah Thomas" w:date="2014-03-12T11:06:00Z"/>
                  </w:rPr>
                </w:rPrChange>
              </w:rPr>
              <w:pPrChange w:id="614" w:author="Sarah Thomas" w:date="2014-03-12T11:31:00Z">
                <w:pPr>
                  <w:pStyle w:val="BodyText"/>
                </w:pPr>
              </w:pPrChange>
            </w:pPr>
            <w:ins w:id="615" w:author="Sarah Thomas" w:date="2014-03-12T11:07:00Z">
              <w:r w:rsidRPr="00052A34">
                <w:rPr>
                  <w:sz w:val="20"/>
                  <w:szCs w:val="20"/>
                  <w:rPrChange w:id="616" w:author="Sarah Thomas" w:date="2014-03-12T11:31:00Z">
                    <w:rPr/>
                  </w:rPrChange>
                </w:rPr>
                <w:t>MIT</w:t>
              </w:r>
            </w:ins>
          </w:p>
        </w:tc>
        <w:tc>
          <w:tcPr>
            <w:tcW w:w="1312" w:type="dxa"/>
            <w:tcPrChange w:id="617" w:author="Sarah Thomas" w:date="2014-03-12T11:30:00Z">
              <w:tcPr>
                <w:tcW w:w="1420" w:type="dxa"/>
                <w:gridSpan w:val="2"/>
              </w:tcPr>
            </w:tcPrChange>
          </w:tcPr>
          <w:p w14:paraId="22173F23" w14:textId="56EFED5E" w:rsidR="002541FE" w:rsidRPr="00052A34" w:rsidRDefault="00A01817" w:rsidP="00052A34">
            <w:pPr>
              <w:pStyle w:val="BodyText"/>
              <w:jc w:val="left"/>
              <w:rPr>
                <w:ins w:id="618" w:author="Sarah Thomas" w:date="2014-03-12T11:06:00Z"/>
                <w:sz w:val="20"/>
                <w:szCs w:val="20"/>
                <w:rPrChange w:id="619" w:author="Sarah Thomas" w:date="2014-03-12T11:31:00Z">
                  <w:rPr>
                    <w:ins w:id="620" w:author="Sarah Thomas" w:date="2014-03-12T11:06:00Z"/>
                  </w:rPr>
                </w:rPrChange>
              </w:rPr>
              <w:pPrChange w:id="621" w:author="Sarah Thomas" w:date="2014-03-12T11:31:00Z">
                <w:pPr>
                  <w:pStyle w:val="BodyText"/>
                </w:pPr>
              </w:pPrChange>
            </w:pPr>
            <w:ins w:id="622" w:author="Sarah Thomas" w:date="2014-03-12T11:08:00Z">
              <w:r w:rsidRPr="00052A34">
                <w:rPr>
                  <w:sz w:val="20"/>
                  <w:szCs w:val="20"/>
                  <w:rPrChange w:id="623" w:author="Sarah Thomas" w:date="2014-03-12T11:31:00Z">
                    <w:rPr/>
                  </w:rPrChange>
                </w:rPr>
                <w:t>MIT</w:t>
              </w:r>
            </w:ins>
          </w:p>
        </w:tc>
      </w:tr>
      <w:tr w:rsidR="002541FE" w14:paraId="1BA67E6E" w14:textId="77777777" w:rsidTr="00052A34">
        <w:trPr>
          <w:ins w:id="624" w:author="Sarah Thomas" w:date="2014-03-12T11:06:00Z"/>
        </w:trPr>
        <w:tc>
          <w:tcPr>
            <w:tcW w:w="1791" w:type="dxa"/>
            <w:tcPrChange w:id="625" w:author="Sarah Thomas" w:date="2014-03-12T11:30:00Z">
              <w:tcPr>
                <w:tcW w:w="1419" w:type="dxa"/>
              </w:tcPr>
            </w:tcPrChange>
          </w:tcPr>
          <w:p w14:paraId="0A9BBB37" w14:textId="55862CFA" w:rsidR="002541FE" w:rsidRPr="00052A34" w:rsidRDefault="00052A34">
            <w:pPr>
              <w:pStyle w:val="BodyText"/>
              <w:rPr>
                <w:ins w:id="626" w:author="Sarah Thomas" w:date="2014-03-12T11:06:00Z"/>
                <w:b/>
                <w:rPrChange w:id="627" w:author="Sarah Thomas" w:date="2014-03-12T11:24:00Z">
                  <w:rPr>
                    <w:ins w:id="628" w:author="Sarah Thomas" w:date="2014-03-12T11:06:00Z"/>
                  </w:rPr>
                </w:rPrChange>
              </w:rPr>
            </w:pPr>
            <w:ins w:id="629" w:author="Sarah Thomas" w:date="2014-03-12T11:18:00Z">
              <w:r w:rsidRPr="00052A34">
                <w:rPr>
                  <w:b/>
                  <w:rPrChange w:id="630" w:author="Sarah Thomas" w:date="2014-03-12T11:24:00Z">
                    <w:rPr/>
                  </w:rPrChange>
                </w:rPr>
                <w:t>Documentation</w:t>
              </w:r>
            </w:ins>
          </w:p>
        </w:tc>
        <w:tc>
          <w:tcPr>
            <w:tcW w:w="1301" w:type="dxa"/>
            <w:tcPrChange w:id="631" w:author="Sarah Thomas" w:date="2014-03-12T11:30:00Z">
              <w:tcPr>
                <w:tcW w:w="1419" w:type="dxa"/>
                <w:gridSpan w:val="2"/>
              </w:tcPr>
            </w:tcPrChange>
          </w:tcPr>
          <w:p w14:paraId="1369EC73" w14:textId="498FB487" w:rsidR="002541FE" w:rsidRPr="00052A34" w:rsidRDefault="00052A34" w:rsidP="00052A34">
            <w:pPr>
              <w:pStyle w:val="BodyText"/>
              <w:jc w:val="left"/>
              <w:rPr>
                <w:ins w:id="632" w:author="Sarah Thomas" w:date="2014-03-12T11:06:00Z"/>
                <w:sz w:val="20"/>
                <w:szCs w:val="20"/>
                <w:rPrChange w:id="633" w:author="Sarah Thomas" w:date="2014-03-12T11:31:00Z">
                  <w:rPr>
                    <w:ins w:id="634" w:author="Sarah Thomas" w:date="2014-03-12T11:06:00Z"/>
                  </w:rPr>
                </w:rPrChange>
              </w:rPr>
              <w:pPrChange w:id="635" w:author="Sarah Thomas" w:date="2014-03-12T11:31:00Z">
                <w:pPr>
                  <w:pStyle w:val="BodyText"/>
                </w:pPr>
              </w:pPrChange>
            </w:pPr>
            <w:ins w:id="636" w:author="Sarah Thomas" w:date="2014-03-12T11:19:00Z">
              <w:r w:rsidRPr="00052A34">
                <w:rPr>
                  <w:sz w:val="20"/>
                  <w:szCs w:val="20"/>
                  <w:rPrChange w:id="637" w:author="Sarah Thomas" w:date="2014-03-12T11:31:00Z">
                    <w:rPr/>
                  </w:rPrChange>
                </w:rPr>
                <w:t>Good</w:t>
              </w:r>
            </w:ins>
          </w:p>
        </w:tc>
        <w:tc>
          <w:tcPr>
            <w:tcW w:w="1470" w:type="dxa"/>
            <w:tcPrChange w:id="638" w:author="Sarah Thomas" w:date="2014-03-12T11:30:00Z">
              <w:tcPr>
                <w:tcW w:w="1419" w:type="dxa"/>
                <w:gridSpan w:val="2"/>
              </w:tcPr>
            </w:tcPrChange>
          </w:tcPr>
          <w:p w14:paraId="61A0A57B" w14:textId="006BFB2E" w:rsidR="002541FE" w:rsidRPr="00052A34" w:rsidRDefault="00052A34" w:rsidP="00052A34">
            <w:pPr>
              <w:pStyle w:val="BodyText"/>
              <w:jc w:val="left"/>
              <w:rPr>
                <w:ins w:id="639" w:author="Sarah Thomas" w:date="2014-03-12T11:06:00Z"/>
                <w:sz w:val="20"/>
                <w:szCs w:val="20"/>
                <w:rPrChange w:id="640" w:author="Sarah Thomas" w:date="2014-03-12T11:31:00Z">
                  <w:rPr>
                    <w:ins w:id="641" w:author="Sarah Thomas" w:date="2014-03-12T11:06:00Z"/>
                  </w:rPr>
                </w:rPrChange>
              </w:rPr>
              <w:pPrChange w:id="642" w:author="Sarah Thomas" w:date="2014-03-12T11:31:00Z">
                <w:pPr>
                  <w:pStyle w:val="BodyText"/>
                </w:pPr>
              </w:pPrChange>
            </w:pPr>
            <w:ins w:id="643" w:author="Sarah Thomas" w:date="2014-03-12T11:19:00Z">
              <w:r w:rsidRPr="00052A34">
                <w:rPr>
                  <w:sz w:val="20"/>
                  <w:szCs w:val="20"/>
                  <w:rPrChange w:id="644" w:author="Sarah Thomas" w:date="2014-03-12T11:31:00Z">
                    <w:rPr/>
                  </w:rPrChange>
                </w:rPr>
                <w:t>Good</w:t>
              </w:r>
            </w:ins>
          </w:p>
        </w:tc>
        <w:tc>
          <w:tcPr>
            <w:tcW w:w="1302" w:type="dxa"/>
            <w:tcPrChange w:id="645" w:author="Sarah Thomas" w:date="2014-03-12T11:30:00Z">
              <w:tcPr>
                <w:tcW w:w="1419" w:type="dxa"/>
                <w:gridSpan w:val="2"/>
              </w:tcPr>
            </w:tcPrChange>
          </w:tcPr>
          <w:p w14:paraId="6AF9583E" w14:textId="290D8E50" w:rsidR="002541FE" w:rsidRPr="00052A34" w:rsidRDefault="00052A34" w:rsidP="00052A34">
            <w:pPr>
              <w:pStyle w:val="BodyText"/>
              <w:jc w:val="left"/>
              <w:rPr>
                <w:ins w:id="646" w:author="Sarah Thomas" w:date="2014-03-12T11:06:00Z"/>
                <w:sz w:val="20"/>
                <w:szCs w:val="20"/>
                <w:rPrChange w:id="647" w:author="Sarah Thomas" w:date="2014-03-12T11:31:00Z">
                  <w:rPr>
                    <w:ins w:id="648" w:author="Sarah Thomas" w:date="2014-03-12T11:06:00Z"/>
                  </w:rPr>
                </w:rPrChange>
              </w:rPr>
              <w:pPrChange w:id="649" w:author="Sarah Thomas" w:date="2014-03-12T11:31:00Z">
                <w:pPr>
                  <w:pStyle w:val="BodyText"/>
                </w:pPr>
              </w:pPrChange>
            </w:pPr>
            <w:ins w:id="650" w:author="Sarah Thomas" w:date="2014-03-12T11:19:00Z">
              <w:r w:rsidRPr="00052A34">
                <w:rPr>
                  <w:sz w:val="20"/>
                  <w:szCs w:val="20"/>
                  <w:rPrChange w:id="651" w:author="Sarah Thomas" w:date="2014-03-12T11:31:00Z">
                    <w:rPr/>
                  </w:rPrChange>
                </w:rPr>
                <w:t>Good</w:t>
              </w:r>
            </w:ins>
          </w:p>
        </w:tc>
        <w:tc>
          <w:tcPr>
            <w:tcW w:w="1340" w:type="dxa"/>
            <w:tcPrChange w:id="652" w:author="Sarah Thomas" w:date="2014-03-12T11:30:00Z">
              <w:tcPr>
                <w:tcW w:w="1420" w:type="dxa"/>
                <w:gridSpan w:val="2"/>
              </w:tcPr>
            </w:tcPrChange>
          </w:tcPr>
          <w:p w14:paraId="7ABB2653" w14:textId="1778629E" w:rsidR="002541FE" w:rsidRPr="00052A34" w:rsidRDefault="00052A34" w:rsidP="00052A34">
            <w:pPr>
              <w:pStyle w:val="BodyText"/>
              <w:tabs>
                <w:tab w:val="left" w:pos="573"/>
              </w:tabs>
              <w:jc w:val="left"/>
              <w:rPr>
                <w:ins w:id="653" w:author="Sarah Thomas" w:date="2014-03-12T11:06:00Z"/>
                <w:sz w:val="20"/>
                <w:szCs w:val="20"/>
                <w:rPrChange w:id="654" w:author="Sarah Thomas" w:date="2014-03-12T11:31:00Z">
                  <w:rPr>
                    <w:ins w:id="655" w:author="Sarah Thomas" w:date="2014-03-12T11:06:00Z"/>
                  </w:rPr>
                </w:rPrChange>
              </w:rPr>
              <w:pPrChange w:id="656" w:author="Sarah Thomas" w:date="2014-03-12T11:31:00Z">
                <w:pPr>
                  <w:pStyle w:val="BodyText"/>
                </w:pPr>
              </w:pPrChange>
            </w:pPr>
            <w:ins w:id="657" w:author="Sarah Thomas" w:date="2014-03-12T11:19:00Z">
              <w:r w:rsidRPr="00052A34">
                <w:rPr>
                  <w:sz w:val="20"/>
                  <w:szCs w:val="20"/>
                  <w:rPrChange w:id="658" w:author="Sarah Thomas" w:date="2014-03-12T11:31:00Z">
                    <w:rPr/>
                  </w:rPrChange>
                </w:rPr>
                <w:t>OK</w:t>
              </w:r>
            </w:ins>
          </w:p>
        </w:tc>
        <w:tc>
          <w:tcPr>
            <w:tcW w:w="1312" w:type="dxa"/>
            <w:tcPrChange w:id="659" w:author="Sarah Thomas" w:date="2014-03-12T11:30:00Z">
              <w:tcPr>
                <w:tcW w:w="1420" w:type="dxa"/>
                <w:gridSpan w:val="2"/>
              </w:tcPr>
            </w:tcPrChange>
          </w:tcPr>
          <w:p w14:paraId="78BA3C41" w14:textId="08196E41" w:rsidR="002541FE" w:rsidRPr="00052A34" w:rsidRDefault="00052A34" w:rsidP="00052A34">
            <w:pPr>
              <w:pStyle w:val="BodyText"/>
              <w:jc w:val="left"/>
              <w:rPr>
                <w:ins w:id="660" w:author="Sarah Thomas" w:date="2014-03-12T11:06:00Z"/>
                <w:sz w:val="20"/>
                <w:szCs w:val="20"/>
                <w:rPrChange w:id="661" w:author="Sarah Thomas" w:date="2014-03-12T11:31:00Z">
                  <w:rPr>
                    <w:ins w:id="662" w:author="Sarah Thomas" w:date="2014-03-12T11:06:00Z"/>
                  </w:rPr>
                </w:rPrChange>
              </w:rPr>
              <w:pPrChange w:id="663" w:author="Sarah Thomas" w:date="2014-03-12T11:31:00Z">
                <w:pPr>
                  <w:pStyle w:val="BodyText"/>
                </w:pPr>
              </w:pPrChange>
            </w:pPr>
            <w:ins w:id="664" w:author="Sarah Thomas" w:date="2014-03-12T11:19:00Z">
              <w:r w:rsidRPr="00052A34">
                <w:rPr>
                  <w:sz w:val="20"/>
                  <w:szCs w:val="20"/>
                  <w:rPrChange w:id="665" w:author="Sarah Thomas" w:date="2014-03-12T11:31:00Z">
                    <w:rPr/>
                  </w:rPrChange>
                </w:rPr>
                <w:t>OK</w:t>
              </w:r>
            </w:ins>
          </w:p>
        </w:tc>
      </w:tr>
      <w:tr w:rsidR="002541FE" w14:paraId="51B37597" w14:textId="77777777" w:rsidTr="00052A34">
        <w:trPr>
          <w:ins w:id="666" w:author="Sarah Thomas" w:date="2014-03-12T11:06:00Z"/>
        </w:trPr>
        <w:tc>
          <w:tcPr>
            <w:tcW w:w="1791" w:type="dxa"/>
            <w:tcPrChange w:id="667" w:author="Sarah Thomas" w:date="2014-03-12T11:30:00Z">
              <w:tcPr>
                <w:tcW w:w="1419" w:type="dxa"/>
              </w:tcPr>
            </w:tcPrChange>
          </w:tcPr>
          <w:p w14:paraId="5D4CFC54" w14:textId="52A76943" w:rsidR="002541FE" w:rsidRPr="00052A34" w:rsidRDefault="00052A34">
            <w:pPr>
              <w:pStyle w:val="BodyText"/>
              <w:rPr>
                <w:ins w:id="668" w:author="Sarah Thomas" w:date="2014-03-12T11:06:00Z"/>
                <w:b/>
                <w:rPrChange w:id="669" w:author="Sarah Thomas" w:date="2014-03-12T11:24:00Z">
                  <w:rPr>
                    <w:ins w:id="670" w:author="Sarah Thomas" w:date="2014-03-12T11:06:00Z"/>
                  </w:rPr>
                </w:rPrChange>
              </w:rPr>
            </w:pPr>
            <w:ins w:id="671" w:author="Sarah Thomas" w:date="2014-03-12T11:20:00Z">
              <w:r w:rsidRPr="00052A34">
                <w:rPr>
                  <w:b/>
                  <w:rPrChange w:id="672" w:author="Sarah Thomas" w:date="2014-03-12T11:24:00Z">
                    <w:rPr/>
                  </w:rPrChange>
                </w:rPr>
                <w:t>Ease of Use</w:t>
              </w:r>
            </w:ins>
          </w:p>
        </w:tc>
        <w:tc>
          <w:tcPr>
            <w:tcW w:w="1301" w:type="dxa"/>
            <w:tcPrChange w:id="673" w:author="Sarah Thomas" w:date="2014-03-12T11:30:00Z">
              <w:tcPr>
                <w:tcW w:w="1419" w:type="dxa"/>
                <w:gridSpan w:val="2"/>
              </w:tcPr>
            </w:tcPrChange>
          </w:tcPr>
          <w:p w14:paraId="6D790F75" w14:textId="7B7E0B46" w:rsidR="002541FE" w:rsidRPr="00052A34" w:rsidRDefault="00052A34" w:rsidP="00052A34">
            <w:pPr>
              <w:pStyle w:val="BodyText"/>
              <w:jc w:val="left"/>
              <w:rPr>
                <w:ins w:id="674" w:author="Sarah Thomas" w:date="2014-03-12T11:06:00Z"/>
                <w:sz w:val="20"/>
                <w:szCs w:val="20"/>
                <w:rPrChange w:id="675" w:author="Sarah Thomas" w:date="2014-03-12T11:31:00Z">
                  <w:rPr>
                    <w:ins w:id="676" w:author="Sarah Thomas" w:date="2014-03-12T11:06:00Z"/>
                  </w:rPr>
                </w:rPrChange>
              </w:rPr>
              <w:pPrChange w:id="677" w:author="Sarah Thomas" w:date="2014-03-12T11:31:00Z">
                <w:pPr>
                  <w:pStyle w:val="BodyText"/>
                </w:pPr>
              </w:pPrChange>
            </w:pPr>
            <w:ins w:id="678" w:author="Sarah Thomas" w:date="2014-03-12T11:20:00Z">
              <w:r w:rsidRPr="00052A34">
                <w:rPr>
                  <w:sz w:val="20"/>
                  <w:szCs w:val="20"/>
                  <w:rPrChange w:id="679" w:author="Sarah Thomas" w:date="2014-03-12T11:31:00Z">
                    <w:rPr/>
                  </w:rPrChange>
                </w:rPr>
                <w:t>OK</w:t>
              </w:r>
            </w:ins>
          </w:p>
        </w:tc>
        <w:tc>
          <w:tcPr>
            <w:tcW w:w="1470" w:type="dxa"/>
            <w:tcPrChange w:id="680" w:author="Sarah Thomas" w:date="2014-03-12T11:30:00Z">
              <w:tcPr>
                <w:tcW w:w="1419" w:type="dxa"/>
                <w:gridSpan w:val="2"/>
              </w:tcPr>
            </w:tcPrChange>
          </w:tcPr>
          <w:p w14:paraId="5852FFC0" w14:textId="2D8377C3" w:rsidR="002541FE" w:rsidRPr="00052A34" w:rsidRDefault="00052A34" w:rsidP="00052A34">
            <w:pPr>
              <w:pStyle w:val="BodyText"/>
              <w:jc w:val="left"/>
              <w:rPr>
                <w:ins w:id="681" w:author="Sarah Thomas" w:date="2014-03-12T11:06:00Z"/>
                <w:sz w:val="20"/>
                <w:szCs w:val="20"/>
                <w:rPrChange w:id="682" w:author="Sarah Thomas" w:date="2014-03-12T11:31:00Z">
                  <w:rPr>
                    <w:ins w:id="683" w:author="Sarah Thomas" w:date="2014-03-12T11:06:00Z"/>
                  </w:rPr>
                </w:rPrChange>
              </w:rPr>
              <w:pPrChange w:id="684" w:author="Sarah Thomas" w:date="2014-03-12T11:31:00Z">
                <w:pPr>
                  <w:pStyle w:val="BodyText"/>
                </w:pPr>
              </w:pPrChange>
            </w:pPr>
            <w:ins w:id="685" w:author="Sarah Thomas" w:date="2014-03-12T11:20:00Z">
              <w:r w:rsidRPr="00052A34">
                <w:rPr>
                  <w:sz w:val="20"/>
                  <w:szCs w:val="20"/>
                  <w:rPrChange w:id="686" w:author="Sarah Thomas" w:date="2014-03-12T11:31:00Z">
                    <w:rPr/>
                  </w:rPrChange>
                </w:rPr>
                <w:t>OK</w:t>
              </w:r>
            </w:ins>
          </w:p>
        </w:tc>
        <w:tc>
          <w:tcPr>
            <w:tcW w:w="1302" w:type="dxa"/>
            <w:tcPrChange w:id="687" w:author="Sarah Thomas" w:date="2014-03-12T11:30:00Z">
              <w:tcPr>
                <w:tcW w:w="1419" w:type="dxa"/>
                <w:gridSpan w:val="2"/>
              </w:tcPr>
            </w:tcPrChange>
          </w:tcPr>
          <w:p w14:paraId="032A5985" w14:textId="27964D15" w:rsidR="002541FE" w:rsidRPr="00052A34" w:rsidRDefault="00052A34" w:rsidP="00052A34">
            <w:pPr>
              <w:pStyle w:val="BodyText"/>
              <w:jc w:val="left"/>
              <w:rPr>
                <w:ins w:id="688" w:author="Sarah Thomas" w:date="2014-03-12T11:06:00Z"/>
                <w:sz w:val="20"/>
                <w:szCs w:val="20"/>
                <w:rPrChange w:id="689" w:author="Sarah Thomas" w:date="2014-03-12T11:31:00Z">
                  <w:rPr>
                    <w:ins w:id="690" w:author="Sarah Thomas" w:date="2014-03-12T11:06:00Z"/>
                  </w:rPr>
                </w:rPrChange>
              </w:rPr>
              <w:pPrChange w:id="691" w:author="Sarah Thomas" w:date="2014-03-12T11:31:00Z">
                <w:pPr>
                  <w:pStyle w:val="BodyText"/>
                </w:pPr>
              </w:pPrChange>
            </w:pPr>
            <w:ins w:id="692" w:author="Sarah Thomas" w:date="2014-03-12T11:20:00Z">
              <w:r w:rsidRPr="00052A34">
                <w:rPr>
                  <w:sz w:val="20"/>
                  <w:szCs w:val="20"/>
                  <w:rPrChange w:id="693" w:author="Sarah Thomas" w:date="2014-03-12T11:31:00Z">
                    <w:rPr/>
                  </w:rPrChange>
                </w:rPr>
                <w:t>Harder</w:t>
              </w:r>
            </w:ins>
          </w:p>
        </w:tc>
        <w:tc>
          <w:tcPr>
            <w:tcW w:w="1340" w:type="dxa"/>
            <w:tcPrChange w:id="694" w:author="Sarah Thomas" w:date="2014-03-12T11:30:00Z">
              <w:tcPr>
                <w:tcW w:w="1420" w:type="dxa"/>
                <w:gridSpan w:val="2"/>
              </w:tcPr>
            </w:tcPrChange>
          </w:tcPr>
          <w:p w14:paraId="0AB904F5" w14:textId="4C17DEEB" w:rsidR="002541FE" w:rsidRPr="00052A34" w:rsidRDefault="00052A34" w:rsidP="00052A34">
            <w:pPr>
              <w:pStyle w:val="BodyText"/>
              <w:jc w:val="left"/>
              <w:rPr>
                <w:ins w:id="695" w:author="Sarah Thomas" w:date="2014-03-12T11:06:00Z"/>
                <w:sz w:val="20"/>
                <w:szCs w:val="20"/>
                <w:rPrChange w:id="696" w:author="Sarah Thomas" w:date="2014-03-12T11:31:00Z">
                  <w:rPr>
                    <w:ins w:id="697" w:author="Sarah Thomas" w:date="2014-03-12T11:06:00Z"/>
                  </w:rPr>
                </w:rPrChange>
              </w:rPr>
              <w:pPrChange w:id="698" w:author="Sarah Thomas" w:date="2014-03-12T11:31:00Z">
                <w:pPr>
                  <w:pStyle w:val="BodyText"/>
                </w:pPr>
              </w:pPrChange>
            </w:pPr>
            <w:ins w:id="699" w:author="Sarah Thomas" w:date="2014-03-12T11:20:00Z">
              <w:r w:rsidRPr="00052A34">
                <w:rPr>
                  <w:sz w:val="20"/>
                  <w:szCs w:val="20"/>
                  <w:rPrChange w:id="700" w:author="Sarah Thomas" w:date="2014-03-12T11:31:00Z">
                    <w:rPr/>
                  </w:rPrChange>
                </w:rPr>
                <w:t>Easy</w:t>
              </w:r>
            </w:ins>
          </w:p>
        </w:tc>
        <w:tc>
          <w:tcPr>
            <w:tcW w:w="1312" w:type="dxa"/>
            <w:tcPrChange w:id="701" w:author="Sarah Thomas" w:date="2014-03-12T11:30:00Z">
              <w:tcPr>
                <w:tcW w:w="1420" w:type="dxa"/>
                <w:gridSpan w:val="2"/>
              </w:tcPr>
            </w:tcPrChange>
          </w:tcPr>
          <w:p w14:paraId="76FFE2FA" w14:textId="4ACFB15E" w:rsidR="002541FE" w:rsidRPr="00052A34" w:rsidRDefault="00052A34" w:rsidP="00052A34">
            <w:pPr>
              <w:pStyle w:val="BodyText"/>
              <w:jc w:val="left"/>
              <w:rPr>
                <w:ins w:id="702" w:author="Sarah Thomas" w:date="2014-03-12T11:06:00Z"/>
                <w:sz w:val="20"/>
                <w:szCs w:val="20"/>
                <w:rPrChange w:id="703" w:author="Sarah Thomas" w:date="2014-03-12T11:31:00Z">
                  <w:rPr>
                    <w:ins w:id="704" w:author="Sarah Thomas" w:date="2014-03-12T11:06:00Z"/>
                  </w:rPr>
                </w:rPrChange>
              </w:rPr>
              <w:pPrChange w:id="705" w:author="Sarah Thomas" w:date="2014-03-12T11:31:00Z">
                <w:pPr>
                  <w:pStyle w:val="BodyText"/>
                </w:pPr>
              </w:pPrChange>
            </w:pPr>
            <w:ins w:id="706" w:author="Sarah Thomas" w:date="2014-03-12T11:21:00Z">
              <w:r w:rsidRPr="00052A34">
                <w:rPr>
                  <w:sz w:val="20"/>
                  <w:szCs w:val="20"/>
                  <w:rPrChange w:id="707" w:author="Sarah Thomas" w:date="2014-03-12T11:31:00Z">
                    <w:rPr/>
                  </w:rPrChange>
                </w:rPr>
                <w:t>OK</w:t>
              </w:r>
            </w:ins>
          </w:p>
        </w:tc>
      </w:tr>
      <w:tr w:rsidR="00052A34" w14:paraId="0B26D676" w14:textId="77777777" w:rsidTr="00052A34">
        <w:trPr>
          <w:ins w:id="708" w:author="Sarah Thomas" w:date="2014-03-12T11:30:00Z"/>
        </w:trPr>
        <w:tc>
          <w:tcPr>
            <w:tcW w:w="1791" w:type="dxa"/>
          </w:tcPr>
          <w:p w14:paraId="345DA716" w14:textId="77777777" w:rsidR="00052A34" w:rsidRPr="00400ED9" w:rsidRDefault="00052A34" w:rsidP="00052A34">
            <w:pPr>
              <w:pStyle w:val="BodyText"/>
              <w:rPr>
                <w:ins w:id="709" w:author="Sarah Thomas" w:date="2014-03-12T11:30:00Z"/>
                <w:b/>
              </w:rPr>
            </w:pPr>
            <w:ins w:id="710" w:author="Sarah Thomas" w:date="2014-03-12T11:30:00Z">
              <w:r w:rsidRPr="00400ED9">
                <w:rPr>
                  <w:b/>
                </w:rPr>
                <w:t>Testing</w:t>
              </w:r>
            </w:ins>
          </w:p>
        </w:tc>
        <w:tc>
          <w:tcPr>
            <w:tcW w:w="1301" w:type="dxa"/>
          </w:tcPr>
          <w:p w14:paraId="07DFC96B" w14:textId="77777777" w:rsidR="00052A34" w:rsidRPr="00052A34" w:rsidRDefault="00052A34" w:rsidP="00052A34">
            <w:pPr>
              <w:pStyle w:val="BodyText"/>
              <w:jc w:val="left"/>
              <w:rPr>
                <w:ins w:id="711" w:author="Sarah Thomas" w:date="2014-03-12T11:30:00Z"/>
                <w:sz w:val="20"/>
                <w:szCs w:val="20"/>
                <w:rPrChange w:id="712" w:author="Sarah Thomas" w:date="2014-03-12T11:31:00Z">
                  <w:rPr>
                    <w:ins w:id="713" w:author="Sarah Thomas" w:date="2014-03-12T11:30:00Z"/>
                  </w:rPr>
                </w:rPrChange>
              </w:rPr>
              <w:pPrChange w:id="714" w:author="Sarah Thomas" w:date="2014-03-12T11:31:00Z">
                <w:pPr>
                  <w:pStyle w:val="BodyText"/>
                </w:pPr>
              </w:pPrChange>
            </w:pPr>
            <w:ins w:id="715" w:author="Sarah Thomas" w:date="2014-03-12T11:30:00Z">
              <w:r w:rsidRPr="00052A34">
                <w:rPr>
                  <w:sz w:val="20"/>
                  <w:szCs w:val="20"/>
                  <w:rPrChange w:id="716" w:author="Sarah Thomas" w:date="2014-03-12T11:31:00Z">
                    <w:rPr/>
                  </w:rPrChange>
                </w:rPr>
                <w:t>PHPUnit</w:t>
              </w:r>
            </w:ins>
          </w:p>
        </w:tc>
        <w:tc>
          <w:tcPr>
            <w:tcW w:w="1470" w:type="dxa"/>
          </w:tcPr>
          <w:p w14:paraId="2F3EB9DB" w14:textId="77777777" w:rsidR="00052A34" w:rsidRPr="00052A34" w:rsidRDefault="00052A34" w:rsidP="00052A34">
            <w:pPr>
              <w:pStyle w:val="BodyText"/>
              <w:jc w:val="left"/>
              <w:rPr>
                <w:ins w:id="717" w:author="Sarah Thomas" w:date="2014-03-12T11:30:00Z"/>
                <w:sz w:val="20"/>
                <w:szCs w:val="20"/>
                <w:rPrChange w:id="718" w:author="Sarah Thomas" w:date="2014-03-12T11:31:00Z">
                  <w:rPr>
                    <w:ins w:id="719" w:author="Sarah Thomas" w:date="2014-03-12T11:30:00Z"/>
                  </w:rPr>
                </w:rPrChange>
              </w:rPr>
              <w:pPrChange w:id="720" w:author="Sarah Thomas" w:date="2014-03-12T11:31:00Z">
                <w:pPr>
                  <w:pStyle w:val="BodyText"/>
                </w:pPr>
              </w:pPrChange>
            </w:pPr>
            <w:ins w:id="721" w:author="Sarah Thomas" w:date="2014-03-12T11:30:00Z">
              <w:r w:rsidRPr="00052A34">
                <w:rPr>
                  <w:sz w:val="20"/>
                  <w:szCs w:val="20"/>
                  <w:rPrChange w:id="722" w:author="Sarah Thomas" w:date="2014-03-12T11:31:00Z">
                    <w:rPr/>
                  </w:rPrChange>
                </w:rPr>
                <w:t>No Library</w:t>
              </w:r>
            </w:ins>
          </w:p>
        </w:tc>
        <w:tc>
          <w:tcPr>
            <w:tcW w:w="1302" w:type="dxa"/>
          </w:tcPr>
          <w:p w14:paraId="146CD1F0" w14:textId="77777777" w:rsidR="00052A34" w:rsidRPr="00052A34" w:rsidRDefault="00052A34" w:rsidP="00052A34">
            <w:pPr>
              <w:pStyle w:val="BodyText"/>
              <w:jc w:val="left"/>
              <w:rPr>
                <w:ins w:id="723" w:author="Sarah Thomas" w:date="2014-03-12T11:30:00Z"/>
                <w:sz w:val="20"/>
                <w:szCs w:val="20"/>
                <w:rPrChange w:id="724" w:author="Sarah Thomas" w:date="2014-03-12T11:31:00Z">
                  <w:rPr>
                    <w:ins w:id="725" w:author="Sarah Thomas" w:date="2014-03-12T11:30:00Z"/>
                  </w:rPr>
                </w:rPrChange>
              </w:rPr>
              <w:pPrChange w:id="726" w:author="Sarah Thomas" w:date="2014-03-12T11:31:00Z">
                <w:pPr>
                  <w:pStyle w:val="BodyText"/>
                </w:pPr>
              </w:pPrChange>
            </w:pPr>
            <w:ins w:id="727" w:author="Sarah Thomas" w:date="2014-03-12T11:30:00Z">
              <w:r w:rsidRPr="00052A34">
                <w:rPr>
                  <w:sz w:val="20"/>
                  <w:szCs w:val="20"/>
                  <w:rPrChange w:id="728" w:author="Sarah Thomas" w:date="2014-03-12T11:31:00Z">
                    <w:rPr/>
                  </w:rPrChange>
                </w:rPr>
                <w:t>PHPUnit</w:t>
              </w:r>
            </w:ins>
          </w:p>
        </w:tc>
        <w:tc>
          <w:tcPr>
            <w:tcW w:w="1340" w:type="dxa"/>
          </w:tcPr>
          <w:p w14:paraId="2DBEB3B0" w14:textId="77777777" w:rsidR="00052A34" w:rsidRPr="00052A34" w:rsidRDefault="00052A34" w:rsidP="00052A34">
            <w:pPr>
              <w:pStyle w:val="BodyText"/>
              <w:jc w:val="left"/>
              <w:rPr>
                <w:ins w:id="729" w:author="Sarah Thomas" w:date="2014-03-12T11:30:00Z"/>
                <w:sz w:val="20"/>
                <w:szCs w:val="20"/>
                <w:rPrChange w:id="730" w:author="Sarah Thomas" w:date="2014-03-12T11:31:00Z">
                  <w:rPr>
                    <w:ins w:id="731" w:author="Sarah Thomas" w:date="2014-03-12T11:30:00Z"/>
                  </w:rPr>
                </w:rPrChange>
              </w:rPr>
              <w:pPrChange w:id="732" w:author="Sarah Thomas" w:date="2014-03-12T11:31:00Z">
                <w:pPr>
                  <w:pStyle w:val="BodyText"/>
                </w:pPr>
              </w:pPrChange>
            </w:pPr>
            <w:ins w:id="733" w:author="Sarah Thomas" w:date="2014-03-12T11:30:00Z">
              <w:r w:rsidRPr="00052A34">
                <w:rPr>
                  <w:sz w:val="20"/>
                  <w:szCs w:val="20"/>
                  <w:rPrChange w:id="734" w:author="Sarah Thomas" w:date="2014-03-12T11:31:00Z">
                    <w:rPr/>
                  </w:rPrChange>
                </w:rPr>
                <w:t>PHPUnit</w:t>
              </w:r>
            </w:ins>
          </w:p>
        </w:tc>
        <w:tc>
          <w:tcPr>
            <w:tcW w:w="1312" w:type="dxa"/>
          </w:tcPr>
          <w:p w14:paraId="08003611" w14:textId="77777777" w:rsidR="00052A34" w:rsidRPr="00052A34" w:rsidRDefault="00052A34" w:rsidP="00052A34">
            <w:pPr>
              <w:pStyle w:val="BodyText"/>
              <w:keepNext/>
              <w:jc w:val="left"/>
              <w:rPr>
                <w:ins w:id="735" w:author="Sarah Thomas" w:date="2014-03-12T11:30:00Z"/>
                <w:sz w:val="20"/>
                <w:szCs w:val="20"/>
                <w:rPrChange w:id="736" w:author="Sarah Thomas" w:date="2014-03-12T11:31:00Z">
                  <w:rPr>
                    <w:ins w:id="737" w:author="Sarah Thomas" w:date="2014-03-12T11:30:00Z"/>
                  </w:rPr>
                </w:rPrChange>
              </w:rPr>
              <w:pPrChange w:id="738" w:author="Sarah Thomas" w:date="2014-03-12T11:31:00Z">
                <w:pPr>
                  <w:pStyle w:val="BodyText"/>
                  <w:keepNext/>
                </w:pPr>
              </w:pPrChange>
            </w:pPr>
            <w:ins w:id="739" w:author="Sarah Thomas" w:date="2014-03-12T11:30:00Z">
              <w:r w:rsidRPr="00052A34">
                <w:rPr>
                  <w:sz w:val="20"/>
                  <w:szCs w:val="20"/>
                  <w:rPrChange w:id="740" w:author="Sarah Thomas" w:date="2014-03-12T11:31:00Z">
                    <w:rPr/>
                  </w:rPrChange>
                </w:rPr>
                <w:t>PHPUnit</w:t>
              </w:r>
            </w:ins>
          </w:p>
        </w:tc>
      </w:tr>
      <w:tr w:rsidR="00052A34" w14:paraId="100D2F65" w14:textId="77777777" w:rsidTr="00052A34">
        <w:trPr>
          <w:ins w:id="741" w:author="Sarah Thomas" w:date="2014-03-12T11:30:00Z"/>
        </w:trPr>
        <w:tc>
          <w:tcPr>
            <w:tcW w:w="1791" w:type="dxa"/>
          </w:tcPr>
          <w:p w14:paraId="35C6E3DB" w14:textId="64DFDCF4" w:rsidR="00052A34" w:rsidRPr="00052A34" w:rsidRDefault="00052A34">
            <w:pPr>
              <w:pStyle w:val="BodyText"/>
              <w:rPr>
                <w:ins w:id="742" w:author="Sarah Thomas" w:date="2014-03-12T11:30:00Z"/>
                <w:b/>
                <w:rPrChange w:id="743" w:author="Sarah Thomas" w:date="2014-03-12T11:24:00Z">
                  <w:rPr>
                    <w:ins w:id="744" w:author="Sarah Thomas" w:date="2014-03-12T11:30:00Z"/>
                    <w:b/>
                  </w:rPr>
                </w:rPrChange>
              </w:rPr>
            </w:pPr>
            <w:ins w:id="745" w:author="Sarah Thomas" w:date="2014-03-12T11:30:00Z">
              <w:r>
                <w:rPr>
                  <w:b/>
                </w:rPr>
                <w:t>Problems</w:t>
              </w:r>
            </w:ins>
          </w:p>
        </w:tc>
        <w:tc>
          <w:tcPr>
            <w:tcW w:w="1301" w:type="dxa"/>
          </w:tcPr>
          <w:p w14:paraId="2A2028D8" w14:textId="5590508A" w:rsidR="00052A34" w:rsidRPr="00052A34" w:rsidRDefault="00052A34" w:rsidP="00052A34">
            <w:pPr>
              <w:pStyle w:val="BodyText"/>
              <w:jc w:val="left"/>
              <w:rPr>
                <w:ins w:id="746" w:author="Sarah Thomas" w:date="2014-03-12T11:30:00Z"/>
                <w:sz w:val="20"/>
                <w:szCs w:val="20"/>
                <w:rPrChange w:id="747" w:author="Sarah Thomas" w:date="2014-03-12T11:31:00Z">
                  <w:rPr>
                    <w:ins w:id="748" w:author="Sarah Thomas" w:date="2014-03-12T11:30:00Z"/>
                  </w:rPr>
                </w:rPrChange>
              </w:rPr>
              <w:pPrChange w:id="749" w:author="Sarah Thomas" w:date="2014-03-12T11:31:00Z">
                <w:pPr>
                  <w:pStyle w:val="BodyText"/>
                </w:pPr>
              </w:pPrChange>
            </w:pPr>
            <w:ins w:id="750" w:author="Sarah Thomas" w:date="2014-03-12T11:31:00Z">
              <w:r>
                <w:rPr>
                  <w:sz w:val="20"/>
                  <w:szCs w:val="20"/>
                </w:rPr>
                <w:t>Installation quite involved</w:t>
              </w:r>
            </w:ins>
          </w:p>
        </w:tc>
        <w:tc>
          <w:tcPr>
            <w:tcW w:w="1470" w:type="dxa"/>
          </w:tcPr>
          <w:p w14:paraId="2ECBA99B" w14:textId="7006F274" w:rsidR="00052A34" w:rsidRPr="00052A34" w:rsidRDefault="00052A34" w:rsidP="00052A34">
            <w:pPr>
              <w:pStyle w:val="BodyText"/>
              <w:jc w:val="left"/>
              <w:rPr>
                <w:ins w:id="751" w:author="Sarah Thomas" w:date="2014-03-12T11:30:00Z"/>
                <w:sz w:val="20"/>
                <w:szCs w:val="20"/>
                <w:rPrChange w:id="752" w:author="Sarah Thomas" w:date="2014-03-12T11:31:00Z">
                  <w:rPr>
                    <w:ins w:id="753" w:author="Sarah Thomas" w:date="2014-03-12T11:30:00Z"/>
                  </w:rPr>
                </w:rPrChange>
              </w:rPr>
              <w:pPrChange w:id="754" w:author="Sarah Thomas" w:date="2014-03-12T11:31:00Z">
                <w:pPr>
                  <w:pStyle w:val="BodyText"/>
                </w:pPr>
              </w:pPrChange>
            </w:pPr>
            <w:ins w:id="755" w:author="Sarah Thomas" w:date="2014-03-12T11:30:00Z">
              <w:r w:rsidRPr="00052A34">
                <w:rPr>
                  <w:sz w:val="20"/>
                  <w:szCs w:val="20"/>
                  <w:rPrChange w:id="756" w:author="Sarah Thomas" w:date="2014-03-12T11:31:00Z">
                    <w:rPr/>
                  </w:rPrChange>
                </w:rPr>
                <w:t>May not continue to be supported</w:t>
              </w:r>
            </w:ins>
          </w:p>
        </w:tc>
        <w:tc>
          <w:tcPr>
            <w:tcW w:w="1302" w:type="dxa"/>
          </w:tcPr>
          <w:p w14:paraId="56366F8E" w14:textId="7B2C5D5F" w:rsidR="00052A34" w:rsidRPr="00052A34" w:rsidRDefault="00052A34" w:rsidP="00052A34">
            <w:pPr>
              <w:pStyle w:val="BodyText"/>
              <w:jc w:val="left"/>
              <w:rPr>
                <w:ins w:id="757" w:author="Sarah Thomas" w:date="2014-03-12T11:30:00Z"/>
                <w:sz w:val="20"/>
                <w:szCs w:val="20"/>
                <w:rPrChange w:id="758" w:author="Sarah Thomas" w:date="2014-03-12T11:31:00Z">
                  <w:rPr>
                    <w:ins w:id="759" w:author="Sarah Thomas" w:date="2014-03-12T11:30:00Z"/>
                  </w:rPr>
                </w:rPrChange>
              </w:rPr>
              <w:pPrChange w:id="760" w:author="Sarah Thomas" w:date="2014-03-12T11:31:00Z">
                <w:pPr>
                  <w:pStyle w:val="BodyText"/>
                </w:pPr>
              </w:pPrChange>
            </w:pPr>
            <w:ins w:id="761" w:author="Sarah Thomas" w:date="2014-03-12T11:30:00Z">
              <w:r w:rsidRPr="00052A34">
                <w:rPr>
                  <w:sz w:val="20"/>
                  <w:szCs w:val="20"/>
                  <w:rPrChange w:id="762" w:author="Sarah Thomas" w:date="2014-03-12T11:31:00Z">
                    <w:rPr/>
                  </w:rPrChange>
                </w:rPr>
                <w:t>Not Free</w:t>
              </w:r>
            </w:ins>
          </w:p>
        </w:tc>
        <w:tc>
          <w:tcPr>
            <w:tcW w:w="1340" w:type="dxa"/>
          </w:tcPr>
          <w:p w14:paraId="01628909" w14:textId="71236E90" w:rsidR="00052A34" w:rsidRPr="00052A34" w:rsidRDefault="00052A34" w:rsidP="00052A34">
            <w:pPr>
              <w:pStyle w:val="BodyText"/>
              <w:jc w:val="left"/>
              <w:rPr>
                <w:ins w:id="763" w:author="Sarah Thomas" w:date="2014-03-12T11:30:00Z"/>
                <w:sz w:val="20"/>
                <w:szCs w:val="20"/>
                <w:rPrChange w:id="764" w:author="Sarah Thomas" w:date="2014-03-12T11:31:00Z">
                  <w:rPr>
                    <w:ins w:id="765" w:author="Sarah Thomas" w:date="2014-03-12T11:30:00Z"/>
                  </w:rPr>
                </w:rPrChange>
              </w:rPr>
              <w:pPrChange w:id="766" w:author="Sarah Thomas" w:date="2014-03-12T11:31:00Z">
                <w:pPr>
                  <w:pStyle w:val="BodyText"/>
                </w:pPr>
              </w:pPrChange>
            </w:pPr>
            <w:ins w:id="767" w:author="Sarah Thomas" w:date="2014-03-12T11:32:00Z">
              <w:r>
                <w:rPr>
                  <w:sz w:val="20"/>
                  <w:szCs w:val="20"/>
                </w:rPr>
                <w:t>Not flexible enough to fulfil requirement</w:t>
              </w:r>
            </w:ins>
          </w:p>
        </w:tc>
        <w:tc>
          <w:tcPr>
            <w:tcW w:w="1312" w:type="dxa"/>
          </w:tcPr>
          <w:p w14:paraId="3C2FC7B5" w14:textId="77777777" w:rsidR="00052A34" w:rsidRPr="00052A34" w:rsidRDefault="00052A34" w:rsidP="00052A34">
            <w:pPr>
              <w:pStyle w:val="BodyText"/>
              <w:keepNext/>
              <w:jc w:val="left"/>
              <w:rPr>
                <w:ins w:id="768" w:author="Sarah Thomas" w:date="2014-03-12T11:30:00Z"/>
                <w:sz w:val="20"/>
                <w:szCs w:val="20"/>
                <w:rPrChange w:id="769" w:author="Sarah Thomas" w:date="2014-03-12T11:31:00Z">
                  <w:rPr>
                    <w:ins w:id="770" w:author="Sarah Thomas" w:date="2014-03-12T11:30:00Z"/>
                  </w:rPr>
                </w:rPrChange>
              </w:rPr>
              <w:pPrChange w:id="771" w:author="Sarah Thomas" w:date="2014-03-12T11:31:00Z">
                <w:pPr>
                  <w:pStyle w:val="BodyText"/>
                  <w:keepNext/>
                </w:pPr>
              </w:pPrChange>
            </w:pPr>
          </w:p>
        </w:tc>
      </w:tr>
      <w:tr w:rsidR="00052A34" w14:paraId="5DC37EE5" w14:textId="77777777" w:rsidTr="00052A34">
        <w:trPr>
          <w:ins w:id="772" w:author="Sarah Thomas" w:date="2014-03-12T11:30:00Z"/>
        </w:trPr>
        <w:tc>
          <w:tcPr>
            <w:tcW w:w="1791" w:type="dxa"/>
            <w:tcPrChange w:id="773" w:author="Sarah Thomas" w:date="2014-03-12T11:30:00Z">
              <w:tcPr>
                <w:tcW w:w="1696" w:type="dxa"/>
                <w:gridSpan w:val="2"/>
              </w:tcPr>
            </w:tcPrChange>
          </w:tcPr>
          <w:p w14:paraId="0503FC83" w14:textId="77557768" w:rsidR="00052A34" w:rsidRPr="00052A34" w:rsidRDefault="00052A34">
            <w:pPr>
              <w:pStyle w:val="BodyText"/>
              <w:rPr>
                <w:ins w:id="774" w:author="Sarah Thomas" w:date="2014-03-12T11:30:00Z"/>
                <w:b/>
                <w:rPrChange w:id="775" w:author="Sarah Thomas" w:date="2014-03-12T11:24:00Z">
                  <w:rPr>
                    <w:ins w:id="776" w:author="Sarah Thomas" w:date="2014-03-12T11:30:00Z"/>
                    <w:b/>
                  </w:rPr>
                </w:rPrChange>
              </w:rPr>
            </w:pPr>
            <w:ins w:id="777" w:author="Sarah Thomas" w:date="2014-03-12T11:32:00Z">
              <w:r>
                <w:rPr>
                  <w:b/>
                </w:rPr>
                <w:t>Advantages</w:t>
              </w:r>
            </w:ins>
          </w:p>
        </w:tc>
        <w:tc>
          <w:tcPr>
            <w:tcW w:w="1301" w:type="dxa"/>
            <w:tcPrChange w:id="778" w:author="Sarah Thomas" w:date="2014-03-12T11:30:00Z">
              <w:tcPr>
                <w:tcW w:w="1347" w:type="dxa"/>
                <w:gridSpan w:val="2"/>
              </w:tcPr>
            </w:tcPrChange>
          </w:tcPr>
          <w:p w14:paraId="04FAEDE2" w14:textId="24D2BC9B" w:rsidR="00052A34" w:rsidRPr="00052A34" w:rsidRDefault="00052A34" w:rsidP="00052A34">
            <w:pPr>
              <w:pStyle w:val="BodyText"/>
              <w:jc w:val="left"/>
              <w:rPr>
                <w:ins w:id="779" w:author="Sarah Thomas" w:date="2014-03-12T11:30:00Z"/>
                <w:sz w:val="20"/>
                <w:szCs w:val="20"/>
                <w:rPrChange w:id="780" w:author="Sarah Thomas" w:date="2014-03-12T11:31:00Z">
                  <w:rPr>
                    <w:ins w:id="781" w:author="Sarah Thomas" w:date="2014-03-12T11:30:00Z"/>
                  </w:rPr>
                </w:rPrChange>
              </w:rPr>
              <w:pPrChange w:id="782" w:author="Sarah Thomas" w:date="2014-03-12T11:31:00Z">
                <w:pPr>
                  <w:pStyle w:val="BodyText"/>
                </w:pPr>
              </w:pPrChange>
            </w:pPr>
            <w:ins w:id="783" w:author="Sarah Thomas" w:date="2014-03-12T11:32:00Z">
              <w:r>
                <w:rPr>
                  <w:sz w:val="20"/>
                  <w:szCs w:val="20"/>
                </w:rPr>
                <w:t>Very popular and well rated</w:t>
              </w:r>
            </w:ins>
          </w:p>
        </w:tc>
        <w:tc>
          <w:tcPr>
            <w:tcW w:w="1470" w:type="dxa"/>
            <w:tcPrChange w:id="784" w:author="Sarah Thomas" w:date="2014-03-12T11:30:00Z">
              <w:tcPr>
                <w:tcW w:w="1410" w:type="dxa"/>
                <w:gridSpan w:val="2"/>
              </w:tcPr>
            </w:tcPrChange>
          </w:tcPr>
          <w:p w14:paraId="2984A4BC" w14:textId="439A4878" w:rsidR="00052A34" w:rsidRPr="00052A34" w:rsidRDefault="00052A34" w:rsidP="00052A34">
            <w:pPr>
              <w:pStyle w:val="BodyText"/>
              <w:jc w:val="left"/>
              <w:rPr>
                <w:ins w:id="785" w:author="Sarah Thomas" w:date="2014-03-12T11:30:00Z"/>
                <w:sz w:val="20"/>
                <w:szCs w:val="20"/>
                <w:rPrChange w:id="786" w:author="Sarah Thomas" w:date="2014-03-12T11:31:00Z">
                  <w:rPr>
                    <w:ins w:id="787" w:author="Sarah Thomas" w:date="2014-03-12T11:30:00Z"/>
                  </w:rPr>
                </w:rPrChange>
              </w:rPr>
              <w:pPrChange w:id="788" w:author="Sarah Thomas" w:date="2014-03-12T11:31:00Z">
                <w:pPr>
                  <w:pStyle w:val="BodyText"/>
                </w:pPr>
              </w:pPrChange>
            </w:pPr>
            <w:ins w:id="789" w:author="Sarah Thomas" w:date="2014-03-12T11:32:00Z">
              <w:r>
                <w:rPr>
                  <w:sz w:val="20"/>
                  <w:szCs w:val="20"/>
                </w:rPr>
                <w:t>Good community support</w:t>
              </w:r>
            </w:ins>
          </w:p>
        </w:tc>
        <w:tc>
          <w:tcPr>
            <w:tcW w:w="1302" w:type="dxa"/>
            <w:tcPrChange w:id="790" w:author="Sarah Thomas" w:date="2014-03-12T11:30:00Z">
              <w:tcPr>
                <w:tcW w:w="1348" w:type="dxa"/>
                <w:gridSpan w:val="2"/>
              </w:tcPr>
            </w:tcPrChange>
          </w:tcPr>
          <w:p w14:paraId="60B08B86" w14:textId="77777777" w:rsidR="00052A34" w:rsidRPr="00052A34" w:rsidRDefault="00052A34" w:rsidP="00052A34">
            <w:pPr>
              <w:pStyle w:val="BodyText"/>
              <w:jc w:val="left"/>
              <w:rPr>
                <w:ins w:id="791" w:author="Sarah Thomas" w:date="2014-03-12T11:30:00Z"/>
                <w:sz w:val="20"/>
                <w:szCs w:val="20"/>
                <w:rPrChange w:id="792" w:author="Sarah Thomas" w:date="2014-03-12T11:31:00Z">
                  <w:rPr>
                    <w:ins w:id="793" w:author="Sarah Thomas" w:date="2014-03-12T11:30:00Z"/>
                  </w:rPr>
                </w:rPrChange>
              </w:rPr>
              <w:pPrChange w:id="794" w:author="Sarah Thomas" w:date="2014-03-12T11:31:00Z">
                <w:pPr>
                  <w:pStyle w:val="BodyText"/>
                </w:pPr>
              </w:pPrChange>
            </w:pPr>
          </w:p>
        </w:tc>
        <w:tc>
          <w:tcPr>
            <w:tcW w:w="1340" w:type="dxa"/>
            <w:tcPrChange w:id="795" w:author="Sarah Thomas" w:date="2014-03-12T11:30:00Z">
              <w:tcPr>
                <w:tcW w:w="1363" w:type="dxa"/>
                <w:gridSpan w:val="2"/>
              </w:tcPr>
            </w:tcPrChange>
          </w:tcPr>
          <w:p w14:paraId="6FE57B9A" w14:textId="10DB0C59" w:rsidR="00052A34" w:rsidRPr="00052A34" w:rsidRDefault="00052A34" w:rsidP="00052A34">
            <w:pPr>
              <w:pStyle w:val="BodyText"/>
              <w:jc w:val="left"/>
              <w:rPr>
                <w:ins w:id="796" w:author="Sarah Thomas" w:date="2014-03-12T11:30:00Z"/>
                <w:sz w:val="20"/>
                <w:szCs w:val="20"/>
                <w:rPrChange w:id="797" w:author="Sarah Thomas" w:date="2014-03-12T11:31:00Z">
                  <w:rPr>
                    <w:ins w:id="798" w:author="Sarah Thomas" w:date="2014-03-12T11:30:00Z"/>
                  </w:rPr>
                </w:rPrChange>
              </w:rPr>
              <w:pPrChange w:id="799" w:author="Sarah Thomas" w:date="2014-03-12T11:31:00Z">
                <w:pPr>
                  <w:pStyle w:val="BodyText"/>
                </w:pPr>
              </w:pPrChange>
            </w:pPr>
            <w:ins w:id="800" w:author="Sarah Thomas" w:date="2014-03-12T11:33:00Z">
              <w:r>
                <w:rPr>
                  <w:sz w:val="20"/>
                  <w:szCs w:val="20"/>
                </w:rPr>
                <w:t>Easy to use and install</w:t>
              </w:r>
            </w:ins>
          </w:p>
        </w:tc>
        <w:tc>
          <w:tcPr>
            <w:tcW w:w="1312" w:type="dxa"/>
            <w:tcPrChange w:id="801" w:author="Sarah Thomas" w:date="2014-03-12T11:30:00Z">
              <w:tcPr>
                <w:tcW w:w="1352" w:type="dxa"/>
              </w:tcPr>
            </w:tcPrChange>
          </w:tcPr>
          <w:p w14:paraId="51C3C0AD" w14:textId="77777777" w:rsidR="00052A34" w:rsidRPr="00052A34" w:rsidRDefault="00052A34" w:rsidP="00052A34">
            <w:pPr>
              <w:pStyle w:val="BodyText"/>
              <w:keepNext/>
              <w:jc w:val="left"/>
              <w:rPr>
                <w:ins w:id="802" w:author="Sarah Thomas" w:date="2014-03-12T11:30:00Z"/>
                <w:sz w:val="20"/>
                <w:szCs w:val="20"/>
                <w:rPrChange w:id="803" w:author="Sarah Thomas" w:date="2014-03-12T11:31:00Z">
                  <w:rPr>
                    <w:ins w:id="804" w:author="Sarah Thomas" w:date="2014-03-12T11:30:00Z"/>
                  </w:rPr>
                </w:rPrChange>
              </w:rPr>
              <w:pPrChange w:id="805" w:author="Sarah Thomas" w:date="2014-03-12T11:31:00Z">
                <w:pPr>
                  <w:pStyle w:val="BodyText"/>
                  <w:keepNext/>
                </w:pPr>
              </w:pPrChange>
            </w:pPr>
          </w:p>
        </w:tc>
      </w:tr>
    </w:tbl>
    <w:p w14:paraId="034FC1F3" w14:textId="6507E040" w:rsidR="002541FE" w:rsidRDefault="00052A34" w:rsidP="00052A34">
      <w:pPr>
        <w:pStyle w:val="Caption"/>
        <w:rPr>
          <w:ins w:id="806" w:author="Sarah Thomas" w:date="2014-03-12T11:29:00Z"/>
        </w:rPr>
        <w:pPrChange w:id="807" w:author="Sarah Thomas" w:date="2014-03-12T11:25:00Z">
          <w:pPr>
            <w:widowControl w:val="0"/>
            <w:numPr>
              <w:numId w:val="51"/>
            </w:numPr>
            <w:tabs>
              <w:tab w:val="left" w:pos="220"/>
              <w:tab w:val="left" w:pos="720"/>
            </w:tabs>
            <w:autoSpaceDE w:val="0"/>
            <w:autoSpaceDN w:val="0"/>
            <w:adjustRightInd w:val="0"/>
            <w:ind w:left="720" w:hanging="720"/>
          </w:pPr>
        </w:pPrChange>
      </w:pPr>
      <w:bookmarkStart w:id="808" w:name="_Ref256243061"/>
      <w:ins w:id="809" w:author="Sarah Thomas" w:date="2014-03-12T11:25:00Z">
        <w:r>
          <w:t xml:space="preserve">Table </w:t>
        </w:r>
        <w:r>
          <w:fldChar w:fldCharType="begin"/>
        </w:r>
        <w:r>
          <w:instrText xml:space="preserve"> SEQ Table \* ARABIC </w:instrText>
        </w:r>
      </w:ins>
      <w:r>
        <w:fldChar w:fldCharType="separate"/>
      </w:r>
      <w:ins w:id="810" w:author="Sarah Thomas" w:date="2014-03-12T11:25:00Z">
        <w:r>
          <w:rPr>
            <w:noProof/>
          </w:rPr>
          <w:t>2</w:t>
        </w:r>
        <w:r>
          <w:fldChar w:fldCharType="end"/>
        </w:r>
        <w:r>
          <w:t xml:space="preserve"> - Framework Comparison</w:t>
        </w:r>
      </w:ins>
      <w:bookmarkEnd w:id="808"/>
    </w:p>
    <w:p w14:paraId="71A7C512" w14:textId="5247531B" w:rsidR="00052A34" w:rsidRPr="00812194" w:rsidRDefault="00052A34" w:rsidP="00052A34">
      <w:pPr>
        <w:pStyle w:val="BodyText"/>
        <w:rPr>
          <w:ins w:id="811" w:author="Sarah Thomas" w:date="2014-03-12T11:29:00Z"/>
        </w:rPr>
      </w:pPr>
      <w:ins w:id="812" w:author="Sarah Thomas" w:date="2014-03-12T11:29:00Z">
        <w:r>
          <w:fldChar w:fldCharType="begin"/>
        </w:r>
        <w:r>
          <w:instrText xml:space="preserve"> REF _Ref255483296 \h </w:instrText>
        </w:r>
        <w:r>
          <w:fldChar w:fldCharType="separate"/>
        </w:r>
      </w:ins>
      <w:ins w:id="813" w:author="Sarah Thomas" w:date="2014-03-03T16:24:00Z">
        <w:r>
          <w:t xml:space="preserve">Table </w:t>
        </w:r>
      </w:ins>
      <w:ins w:id="814" w:author="Sarah Thomas" w:date="2014-03-12T11:25:00Z">
        <w:r>
          <w:rPr>
            <w:noProof/>
          </w:rPr>
          <w:t>3</w:t>
        </w:r>
      </w:ins>
      <w:ins w:id="815" w:author="Sarah Thomas" w:date="2014-03-12T11:29:00Z">
        <w:r>
          <w:fldChar w:fldCharType="end"/>
        </w:r>
        <w:r>
          <w:t xml:space="preserve"> shows recent trends in PHP framework popularity. The raw data was obtained from Google Trends</w:t>
        </w:r>
      </w:ins>
      <w:ins w:id="816" w:author="Sarah Thomas" w:date="2014-03-12T11:44:00Z">
        <w:r w:rsidR="00271714">
          <w:t xml:space="preserve"> </w:t>
        </w:r>
      </w:ins>
      <w:ins w:id="817" w:author="Sarah Thomas" w:date="2014-03-12T11:29:00Z">
        <w:r>
          <w:t xml:space="preserve">Laravel has shown a steady increase in popularity since its release in </w:t>
        </w:r>
      </w:ins>
      <w:ins w:id="818" w:author="Sarah Thomas" w:date="2014-03-12T11:58:00Z">
        <w:r w:rsidR="00255D01">
          <w:t xml:space="preserve">June </w:t>
        </w:r>
      </w:ins>
      <w:ins w:id="819" w:author="Sarah Thomas" w:date="2014-03-12T11:29:00Z">
        <w:r w:rsidR="00255D01">
          <w:t>2011</w:t>
        </w:r>
      </w:ins>
      <w:ins w:id="820" w:author="Sarah Thomas" w:date="2014-03-12T11:44:00Z">
        <w:r w:rsidR="00271714">
          <w:t xml:space="preserve"> </w:t>
        </w:r>
        <w:r w:rsidR="00271714">
          <w:rPr>
            <w:highlight w:val="lightGray"/>
          </w:rPr>
          <w:fldChar w:fldCharType="begin" w:fldLock="1"/>
        </w:r>
      </w:ins>
      <w:r w:rsidR="00F3411A">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21"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rsidP="00052A34">
      <w:pPr>
        <w:rPr>
          <w:ins w:id="822" w:author="Sarah Thomas" w:date="2014-03-03T16:10:00Z"/>
          <w:rPrChange w:id="823" w:author="Sarah Thomas" w:date="2014-03-12T11:29:00Z">
            <w:rPr>
              <w:ins w:id="824" w:author="Sarah Thomas" w:date="2014-03-03T16:10:00Z"/>
            </w:rPr>
          </w:rPrChange>
        </w:rPr>
        <w:pPrChange w:id="825"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26" w:author="Sarah Thomas" w:date="2014-03-03T16:24:00Z"/>
        </w:rPr>
        <w:pPrChange w:id="827" w:author="Sarah Thomas" w:date="2014-03-03T16:24:00Z">
          <w:pPr>
            <w:widowControl w:val="0"/>
            <w:numPr>
              <w:numId w:val="51"/>
            </w:numPr>
            <w:tabs>
              <w:tab w:val="left" w:pos="220"/>
              <w:tab w:val="left" w:pos="720"/>
            </w:tabs>
            <w:autoSpaceDE w:val="0"/>
            <w:autoSpaceDN w:val="0"/>
            <w:adjustRightInd w:val="0"/>
            <w:ind w:left="720" w:hanging="720"/>
          </w:pPr>
        </w:pPrChange>
      </w:pPr>
      <w:ins w:id="828"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29" w:author="Sarah Thomas" w:date="2014-03-03T16:23:00Z"/>
        </w:rPr>
        <w:pPrChange w:id="830" w:author="Sarah Thomas" w:date="2014-03-03T16:24:00Z">
          <w:pPr>
            <w:widowControl w:val="0"/>
            <w:numPr>
              <w:numId w:val="51"/>
            </w:numPr>
            <w:tabs>
              <w:tab w:val="left" w:pos="220"/>
              <w:tab w:val="left" w:pos="720"/>
            </w:tabs>
            <w:autoSpaceDE w:val="0"/>
            <w:autoSpaceDN w:val="0"/>
            <w:adjustRightInd w:val="0"/>
            <w:ind w:left="720" w:hanging="720"/>
          </w:pPr>
        </w:pPrChange>
      </w:pPr>
      <w:bookmarkStart w:id="831" w:name="_Ref255483296"/>
      <w:ins w:id="832" w:author="Sarah Thomas" w:date="2014-03-03T16:24:00Z">
        <w:r>
          <w:t xml:space="preserve">Table </w:t>
        </w:r>
      </w:ins>
      <w:ins w:id="833" w:author="Sarah Thomas" w:date="2014-03-12T11:25:00Z">
        <w:r w:rsidR="00052A34">
          <w:fldChar w:fldCharType="begin"/>
        </w:r>
        <w:r w:rsidR="00052A34">
          <w:instrText xml:space="preserve"> SEQ Table \* ARABIC </w:instrText>
        </w:r>
      </w:ins>
      <w:r w:rsidR="00052A34">
        <w:fldChar w:fldCharType="separate"/>
      </w:r>
      <w:ins w:id="834" w:author="Sarah Thomas" w:date="2014-03-12T11:25:00Z">
        <w:r w:rsidR="00052A34">
          <w:rPr>
            <w:noProof/>
          </w:rPr>
          <w:t>3</w:t>
        </w:r>
        <w:r w:rsidR="00052A34">
          <w:fldChar w:fldCharType="end"/>
        </w:r>
      </w:ins>
      <w:bookmarkEnd w:id="831"/>
      <w:ins w:id="835" w:author="Sarah Thomas" w:date="2014-03-03T16:24:00Z">
        <w:r>
          <w:t xml:space="preserve"> - Trends in PHP Framework Popularity</w:t>
        </w:r>
      </w:ins>
    </w:p>
    <w:p w14:paraId="7E46A60C" w14:textId="0EBCD8D2" w:rsidR="00271714" w:rsidRDefault="00271714" w:rsidP="00271714">
      <w:pPr>
        <w:pStyle w:val="BodyText"/>
        <w:rPr>
          <w:ins w:id="836" w:author="Sarah Thomas" w:date="2014-03-12T11:39:00Z"/>
        </w:rPr>
        <w:pPrChange w:id="837" w:author="Sarah Thomas" w:date="2014-03-12T11:40:00Z">
          <w:pPr>
            <w:widowControl w:val="0"/>
            <w:numPr>
              <w:numId w:val="51"/>
            </w:numPr>
            <w:tabs>
              <w:tab w:val="left" w:pos="220"/>
              <w:tab w:val="left" w:pos="720"/>
            </w:tabs>
            <w:autoSpaceDE w:val="0"/>
            <w:autoSpaceDN w:val="0"/>
            <w:adjustRightInd w:val="0"/>
            <w:ind w:left="720" w:hanging="720"/>
          </w:pPr>
        </w:pPrChange>
      </w:pPr>
      <w:bookmarkStart w:id="838" w:name="_Toc255483835"/>
      <w:ins w:id="839" w:author="Sarah Thomas" w:date="2014-03-12T11:40:00Z">
        <w:r>
          <w:t>Based on the previous findings the most appropriate choice for a framework seemed to be either CodeIgniter or Laravel</w:t>
        </w:r>
      </w:ins>
      <w:ins w:id="840" w:author="Sarah Thomas" w:date="2014-03-12T11:42:00Z">
        <w:r>
          <w:t>. As there was some doubt that CodeIgniter would cont</w:t>
        </w:r>
      </w:ins>
      <w:ins w:id="841" w:author="Sarah Thomas" w:date="2014-03-12T11:43:00Z">
        <w:r>
          <w:t>in</w:t>
        </w:r>
      </w:ins>
      <w:ins w:id="842" w:author="Sarah Thomas" w:date="2014-03-12T11:42:00Z">
        <w:r>
          <w:t>ue to be developed</w:t>
        </w:r>
      </w:ins>
      <w:ins w:id="843" w:author="Sarah Thomas" w:date="2014-03-12T11:43:00Z">
        <w:r>
          <w:t xml:space="preserve"> we chose to use Laravel.</w:t>
        </w:r>
      </w:ins>
    </w:p>
    <w:p w14:paraId="41CC4968" w14:textId="7036CCC7" w:rsidR="00766C26" w:rsidRDefault="000548EA">
      <w:pPr>
        <w:pStyle w:val="Heading1"/>
        <w:rPr>
          <w:ins w:id="844" w:author="Sarah Thomas" w:date="2014-03-03T14:35:00Z"/>
        </w:rPr>
        <w:pPrChange w:id="845" w:author="Sarah Thomas" w:date="2014-03-03T14:32:00Z">
          <w:pPr>
            <w:widowControl w:val="0"/>
            <w:numPr>
              <w:numId w:val="51"/>
            </w:numPr>
            <w:tabs>
              <w:tab w:val="left" w:pos="220"/>
              <w:tab w:val="left" w:pos="720"/>
            </w:tabs>
            <w:autoSpaceDE w:val="0"/>
            <w:autoSpaceDN w:val="0"/>
            <w:adjustRightInd w:val="0"/>
            <w:ind w:left="720" w:hanging="720"/>
          </w:pPr>
        </w:pPrChange>
      </w:pPr>
      <w:ins w:id="846" w:author="Sarah Thomas" w:date="2014-03-03T14:35:00Z">
        <w:r>
          <w:t>Software Tools</w:t>
        </w:r>
        <w:bookmarkEnd w:id="838"/>
      </w:ins>
    </w:p>
    <w:p w14:paraId="14F0AD58" w14:textId="30E63206" w:rsidR="000548EA" w:rsidRPr="000548EA" w:rsidRDefault="000548EA">
      <w:pPr>
        <w:rPr>
          <w:ins w:id="847" w:author="Sarah Thomas" w:date="2014-03-03T14:31:00Z"/>
        </w:rPr>
        <w:pPrChange w:id="848" w:author="Sarah Thomas" w:date="2014-03-03T14:35:00Z">
          <w:pPr>
            <w:widowControl w:val="0"/>
            <w:numPr>
              <w:numId w:val="51"/>
            </w:numPr>
            <w:tabs>
              <w:tab w:val="left" w:pos="220"/>
              <w:tab w:val="left" w:pos="720"/>
            </w:tabs>
            <w:autoSpaceDE w:val="0"/>
            <w:autoSpaceDN w:val="0"/>
            <w:adjustRightInd w:val="0"/>
            <w:ind w:left="720" w:hanging="720"/>
          </w:pPr>
        </w:pPrChange>
      </w:pPr>
      <w:ins w:id="849" w:author="Sarah Thomas" w:date="2014-03-03T14:35:00Z">
        <w:r>
          <w:t xml:space="preserve">The following sections describes the software tools </w:t>
        </w:r>
      </w:ins>
      <w:ins w:id="850" w:author="Sarah Thomas" w:date="2014-03-03T14:37:00Z">
        <w:r w:rsidR="00EF0C84">
          <w:t>utilis</w:t>
        </w:r>
        <w:r>
          <w:t xml:space="preserve">ed </w:t>
        </w:r>
      </w:ins>
    </w:p>
    <w:p w14:paraId="1EBECF20" w14:textId="391E78C3" w:rsidR="00766C26" w:rsidRDefault="000548EA">
      <w:pPr>
        <w:pStyle w:val="Heading2"/>
        <w:rPr>
          <w:ins w:id="851" w:author="Sarah Thomas" w:date="2014-03-12T11:49:00Z"/>
        </w:rPr>
        <w:pPrChange w:id="852" w:author="Sarah Thomas" w:date="2014-03-03T14:33:00Z">
          <w:pPr>
            <w:widowControl w:val="0"/>
            <w:numPr>
              <w:numId w:val="51"/>
            </w:numPr>
            <w:tabs>
              <w:tab w:val="left" w:pos="220"/>
              <w:tab w:val="left" w:pos="720"/>
            </w:tabs>
            <w:autoSpaceDE w:val="0"/>
            <w:autoSpaceDN w:val="0"/>
            <w:adjustRightInd w:val="0"/>
            <w:ind w:left="720" w:hanging="720"/>
          </w:pPr>
        </w:pPrChange>
      </w:pPr>
      <w:bookmarkStart w:id="853" w:name="_Toc255483836"/>
      <w:ins w:id="854" w:author="Sarah Thomas" w:date="2014-03-03T14:33:00Z">
        <w:r>
          <w:t>Laravel</w:t>
        </w:r>
      </w:ins>
      <w:bookmarkEnd w:id="853"/>
    </w:p>
    <w:p w14:paraId="202AF747" w14:textId="2B5D2A53" w:rsidR="00255D01" w:rsidRPr="00255D01" w:rsidRDefault="00255D01" w:rsidP="00255D01">
      <w:pPr>
        <w:pStyle w:val="Heading3"/>
        <w:rPr>
          <w:ins w:id="855" w:author="Sarah Thomas" w:date="2014-03-12T11:46:00Z"/>
          <w:rPrChange w:id="856" w:author="Sarah Thomas" w:date="2014-03-12T11:49:00Z">
            <w:rPr>
              <w:ins w:id="857" w:author="Sarah Thomas" w:date="2014-03-12T11:46:00Z"/>
            </w:rPr>
          </w:rPrChange>
        </w:rPr>
        <w:pPrChange w:id="858" w:author="Sarah Thomas" w:date="2014-03-12T11:49:00Z">
          <w:pPr>
            <w:widowControl w:val="0"/>
            <w:numPr>
              <w:numId w:val="51"/>
            </w:numPr>
            <w:tabs>
              <w:tab w:val="left" w:pos="220"/>
              <w:tab w:val="left" w:pos="720"/>
            </w:tabs>
            <w:autoSpaceDE w:val="0"/>
            <w:autoSpaceDN w:val="0"/>
            <w:adjustRightInd w:val="0"/>
            <w:ind w:left="720" w:hanging="720"/>
          </w:pPr>
        </w:pPrChange>
      </w:pPr>
      <w:ins w:id="859" w:author="Sarah Thomas" w:date="2014-03-12T11:49:00Z">
        <w:r>
          <w:t>Laravel Background</w:t>
        </w:r>
      </w:ins>
    </w:p>
    <w:p w14:paraId="2792176F" w14:textId="47EA11DE" w:rsidR="00271714" w:rsidRDefault="00271714" w:rsidP="00271714">
      <w:pPr>
        <w:rPr>
          <w:ins w:id="860" w:author="Sarah Thomas" w:date="2014-03-12T11:49:00Z"/>
        </w:rPr>
        <w:pPrChange w:id="861" w:author="Sarah Thomas" w:date="2014-03-12T11:46:00Z">
          <w:pPr>
            <w:widowControl w:val="0"/>
            <w:numPr>
              <w:numId w:val="51"/>
            </w:numPr>
            <w:tabs>
              <w:tab w:val="left" w:pos="220"/>
              <w:tab w:val="left" w:pos="720"/>
            </w:tabs>
            <w:autoSpaceDE w:val="0"/>
            <w:autoSpaceDN w:val="0"/>
            <w:adjustRightInd w:val="0"/>
            <w:ind w:left="720" w:hanging="720"/>
          </w:pPr>
        </w:pPrChange>
      </w:pPr>
      <w:ins w:id="862" w:author="Sarah Thomas" w:date="2014-03-12T11:46:00Z">
        <w:r>
          <w:t>Laravel is a free open source PHP fram</w:t>
        </w:r>
        <w:r w:rsidR="00F3411A">
          <w:t xml:space="preserve">ework based on the MVC paradigm </w:t>
        </w:r>
      </w:ins>
      <w:ins w:id="863" w:author="Sarah Thomas" w:date="2014-03-12T12:12:00Z">
        <w:r w:rsidR="00F3411A">
          <w:fldChar w:fldCharType="begin" w:fldLock="1"/>
        </w:r>
      </w:ins>
      <w:r w:rsidR="00F3411A">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64" w:author="Sarah Thomas" w:date="2014-03-12T12:12:00Z">
        <w:r w:rsidR="00F3411A">
          <w:fldChar w:fldCharType="end"/>
        </w:r>
      </w:ins>
    </w:p>
    <w:p w14:paraId="49B3A151" w14:textId="2FBA8910" w:rsidR="00255D01" w:rsidRDefault="00255D01" w:rsidP="00255D01">
      <w:pPr>
        <w:pStyle w:val="BodyText"/>
        <w:rPr>
          <w:ins w:id="865" w:author="Sarah Thomas" w:date="2014-03-12T11:57:00Z"/>
        </w:rPr>
        <w:pPrChange w:id="866" w:author="Sarah Thomas" w:date="2014-03-12T11:54:00Z">
          <w:pPr/>
        </w:pPrChange>
      </w:pPr>
      <w:ins w:id="867" w:author="Sarah Thomas" w:date="2014-03-12T11:51:00Z">
        <w:r>
          <w:t xml:space="preserve">When </w:t>
        </w:r>
      </w:ins>
      <w:ins w:id="868" w:author="Sarah Thomas" w:date="2014-03-12T11:49:00Z">
        <w:r>
          <w:t>PHP version 5.3 was released in 2009, it introduced several new features that improved the functionality of Object-Orientated applications</w:t>
        </w:r>
      </w:ins>
      <w:ins w:id="869" w:author="Sarah Thomas" w:date="2014-03-12T11:51:00Z">
        <w:r>
          <w:t>.</w:t>
        </w:r>
      </w:ins>
      <w:ins w:id="870" w:author="Sarah Thomas" w:date="2014-03-12T11:52:00Z">
        <w:r>
          <w:t xml:space="preserve"> Laravel’s creator, Taylor Otwell felt that the PHP frameworks available at the time were not leveraging the new features in PHP. So he created Laravel </w:t>
        </w:r>
      </w:ins>
      <w:ins w:id="871" w:author="Sarah Thomas" w:date="2014-03-12T11:54:00Z">
        <w:r w:rsidRPr="00255D01">
          <w:rPr>
            <w:rPrChange w:id="872" w:author="Sarah Thomas" w:date="2014-03-12T11:54:00Z">
              <w:rPr/>
            </w:rPrChange>
          </w:rPr>
          <w:t>“</w:t>
        </w:r>
        <w:r w:rsidRPr="00255D01">
          <w:rPr>
            <w:i/>
            <w:rPrChange w:id="873"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874" w:author="Sarah Thomas" w:date="2014-03-12T11:54:00Z">
              <w:rPr>
                <w:rFonts w:ascii="Helvetica" w:eastAsia="Times New Roman" w:hAnsi="Helvetica" w:cs="Times New Roman"/>
                <w:color w:val="333333"/>
                <w:sz w:val="18"/>
                <w:szCs w:val="18"/>
                <w:shd w:val="clear" w:color="auto" w:fill="FFFFFF"/>
              </w:rPr>
            </w:rPrChange>
          </w:rPr>
          <w:t>”</w:t>
        </w:r>
      </w:ins>
      <w:ins w:id="875" w:author="Sarah Thomas" w:date="2014-03-12T11:56:00Z">
        <w:r>
          <w:t xml:space="preserve"> </w:t>
        </w:r>
        <w:r>
          <w:fldChar w:fldCharType="begin" w:fldLock="1"/>
        </w:r>
      </w:ins>
      <w:r w:rsidR="00F3411A">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76" w:author="Sarah Thomas" w:date="2014-03-12T11:56:00Z">
        <w:r>
          <w:fldChar w:fldCharType="end"/>
        </w:r>
        <w:r>
          <w:t>.</w:t>
        </w:r>
      </w:ins>
    </w:p>
    <w:p w14:paraId="77987FFD" w14:textId="456BF7A6" w:rsidR="00255D01" w:rsidRPr="00255D01" w:rsidRDefault="00255D01" w:rsidP="00255D01">
      <w:pPr>
        <w:pStyle w:val="BodyText"/>
        <w:rPr>
          <w:ins w:id="877" w:author="Sarah Thomas" w:date="2014-03-12T11:54:00Z"/>
          <w:rPrChange w:id="878" w:author="Sarah Thomas" w:date="2014-03-12T11:54:00Z">
            <w:rPr>
              <w:ins w:id="879" w:author="Sarah Thomas" w:date="2014-03-12T11:54:00Z"/>
              <w:rFonts w:ascii="Times" w:eastAsia="Times New Roman" w:hAnsi="Times" w:cs="Times New Roman"/>
              <w:sz w:val="20"/>
              <w:szCs w:val="20"/>
            </w:rPr>
          </w:rPrChange>
        </w:rPr>
        <w:pPrChange w:id="880" w:author="Sarah Thomas" w:date="2014-03-12T11:54:00Z">
          <w:pPr/>
        </w:pPrChange>
      </w:pPr>
      <w:ins w:id="881" w:author="Sarah Thomas" w:date="2014-03-12T11:57:00Z">
        <w:r>
          <w:t xml:space="preserve">The first version of Laravel was released in June 2011 and </w:t>
        </w:r>
      </w:ins>
      <w:ins w:id="882" w:author="Sarah Thomas" w:date="2014-03-12T12:00:00Z">
        <w:r w:rsidR="00445EAF">
          <w:t>it is now up to version 4.1</w:t>
        </w:r>
      </w:ins>
    </w:p>
    <w:p w14:paraId="081A8714" w14:textId="5A0877C4" w:rsidR="00CC04E6" w:rsidRDefault="00CC04E6">
      <w:pPr>
        <w:pStyle w:val="Heading3"/>
        <w:rPr>
          <w:ins w:id="883" w:author="Sarah Thomas" w:date="2014-03-12T12:00:00Z"/>
        </w:rPr>
        <w:pPrChange w:id="884" w:author="Sarah Thomas" w:date="2014-03-08T14:54:00Z">
          <w:pPr>
            <w:widowControl w:val="0"/>
            <w:numPr>
              <w:numId w:val="51"/>
            </w:numPr>
            <w:tabs>
              <w:tab w:val="left" w:pos="220"/>
              <w:tab w:val="left" w:pos="720"/>
            </w:tabs>
            <w:autoSpaceDE w:val="0"/>
            <w:autoSpaceDN w:val="0"/>
            <w:adjustRightInd w:val="0"/>
            <w:ind w:left="720" w:hanging="720"/>
          </w:pPr>
        </w:pPrChange>
      </w:pPr>
      <w:ins w:id="885" w:author="Sarah Thomas" w:date="2014-03-08T14:54:00Z">
        <w:r>
          <w:t xml:space="preserve">Laravel </w:t>
        </w:r>
      </w:ins>
      <w:ins w:id="886" w:author="Sarah Thomas" w:date="2014-03-12T12:00:00Z">
        <w:r w:rsidR="00445EAF">
          <w:t xml:space="preserve">and </w:t>
        </w:r>
      </w:ins>
      <w:ins w:id="887" w:author="Sarah Thomas" w:date="2014-03-08T14:54:00Z">
        <w:r>
          <w:t>Composer</w:t>
        </w:r>
      </w:ins>
    </w:p>
    <w:p w14:paraId="11E77997" w14:textId="62294805" w:rsidR="00445EAF" w:rsidRPr="00445EAF" w:rsidRDefault="00445EAF" w:rsidP="00445EAF">
      <w:pPr>
        <w:rPr>
          <w:ins w:id="888" w:author="Sarah Thomas" w:date="2014-03-03T16:31:00Z"/>
          <w:rPrChange w:id="889" w:author="Sarah Thomas" w:date="2014-03-12T12:00:00Z">
            <w:rPr>
              <w:ins w:id="890" w:author="Sarah Thomas" w:date="2014-03-03T16:31:00Z"/>
            </w:rPr>
          </w:rPrChange>
        </w:rPr>
        <w:pPrChange w:id="891" w:author="Sarah Thomas" w:date="2014-03-12T12:00:00Z">
          <w:pPr>
            <w:widowControl w:val="0"/>
            <w:numPr>
              <w:numId w:val="51"/>
            </w:numPr>
            <w:tabs>
              <w:tab w:val="left" w:pos="220"/>
              <w:tab w:val="left" w:pos="720"/>
            </w:tabs>
            <w:autoSpaceDE w:val="0"/>
            <w:autoSpaceDN w:val="0"/>
            <w:adjustRightInd w:val="0"/>
            <w:ind w:left="720" w:hanging="720"/>
          </w:pPr>
        </w:pPrChange>
      </w:pPr>
      <w:ins w:id="892" w:author="Sarah Thomas" w:date="2014-03-12T12:00:00Z">
        <w:r>
          <w:t xml:space="preserve">Laravel uses </w:t>
        </w:r>
        <w:r w:rsidRPr="00445EAF">
          <w:rPr>
            <w:i/>
            <w:rPrChange w:id="893" w:author="Sarah Thomas" w:date="2014-03-12T12:02:00Z">
              <w:rPr/>
            </w:rPrChange>
          </w:rPr>
          <w:t>Composer</w:t>
        </w:r>
        <w:r>
          <w:t xml:space="preserve"> for </w:t>
        </w:r>
      </w:ins>
      <w:ins w:id="894" w:author="Sarah Thomas" w:date="2014-03-12T12:01:00Z">
        <w:r>
          <w:t>dependency</w:t>
        </w:r>
      </w:ins>
      <w:ins w:id="895" w:author="Sarah Thomas" w:date="2014-03-12T12:00:00Z">
        <w:r>
          <w:t xml:space="preserve"> </w:t>
        </w:r>
      </w:ins>
      <w:ins w:id="896" w:author="Sarah Thomas" w:date="2014-03-12T12:01:00Z">
        <w:r>
          <w:t>management and installation of packages</w:t>
        </w:r>
      </w:ins>
      <w:ins w:id="897" w:author="Sarah Thomas" w:date="2014-03-12T12:09:00Z">
        <w:r w:rsidR="00F3411A">
          <w:t xml:space="preserve"> </w:t>
        </w:r>
        <w:r w:rsidR="00F3411A">
          <w:fldChar w:fldCharType="begin" w:fldLock="1"/>
        </w:r>
      </w:ins>
      <w:r w:rsidR="00F3411A">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898" w:author="Sarah Thomas" w:date="2014-03-12T12:09:00Z">
        <w:r w:rsidR="00F3411A">
          <w:fldChar w:fldCharType="end"/>
        </w:r>
      </w:ins>
      <w:ins w:id="899" w:author="Sarah Thomas" w:date="2014-03-12T12:01:00Z">
        <w:r>
          <w:t>.</w:t>
        </w:r>
      </w:ins>
      <w:ins w:id="900" w:author="Sarah Thomas" w:date="2014-03-12T12:02:00Z">
        <w:r>
          <w:t xml:space="preserve"> It </w:t>
        </w:r>
      </w:ins>
      <w:ins w:id="901" w:author="Sarah Thomas" w:date="2014-03-12T12:03:00Z">
        <w:r>
          <w:t xml:space="preserve">works on a per project level to keep track of which library the project </w:t>
        </w:r>
      </w:ins>
      <w:ins w:id="902" w:author="Sarah Thomas" w:date="2014-03-12T12:09:00Z">
        <w:r w:rsidR="00F3411A">
          <w:t>requires</w:t>
        </w:r>
      </w:ins>
      <w:ins w:id="903" w:author="Sarah Thomas" w:date="2014-03-12T12:03:00Z">
        <w:r>
          <w:t xml:space="preserve">, and which libraries those </w:t>
        </w:r>
      </w:ins>
      <w:ins w:id="904" w:author="Sarah Thomas" w:date="2014-03-12T12:10:00Z">
        <w:r w:rsidR="00F3411A">
          <w:t xml:space="preserve">libraries </w:t>
        </w:r>
      </w:ins>
      <w:ins w:id="905" w:author="Sarah Thomas" w:date="2014-03-12T12:09:00Z">
        <w:r w:rsidR="00F3411A">
          <w:t>in turn require</w:t>
        </w:r>
      </w:ins>
      <w:ins w:id="906" w:author="Sarah Thomas" w:date="2014-03-12T12:03:00Z">
        <w:r>
          <w:t>.</w:t>
        </w:r>
      </w:ins>
    </w:p>
    <w:p w14:paraId="106947D9" w14:textId="77777777" w:rsidR="00C94BA3" w:rsidRDefault="00C94BA3">
      <w:pPr>
        <w:pStyle w:val="Heading3"/>
        <w:rPr>
          <w:ins w:id="907" w:author="Sarah Thomas" w:date="2014-03-03T16:31:00Z"/>
        </w:rPr>
        <w:pPrChange w:id="908" w:author="Sarah Thomas" w:date="2014-03-03T16:31:00Z">
          <w:pPr>
            <w:pStyle w:val="Heading1"/>
          </w:pPr>
        </w:pPrChange>
      </w:pPr>
      <w:bookmarkStart w:id="909" w:name="_Toc255483837"/>
      <w:ins w:id="910" w:author="Sarah Thomas" w:date="2014-03-03T16:31:00Z">
        <w:r>
          <w:t>Laravel Migrations and Seeds</w:t>
        </w:r>
        <w:bookmarkEnd w:id="909"/>
      </w:ins>
    </w:p>
    <w:p w14:paraId="47A74B53" w14:textId="4C28D1D6" w:rsidR="00C94BA3" w:rsidRDefault="00C94BA3">
      <w:pPr>
        <w:pStyle w:val="BodyText"/>
        <w:rPr>
          <w:ins w:id="911" w:author="Sarah Thomas" w:date="2014-03-03T16:31:00Z"/>
        </w:rPr>
        <w:pPrChange w:id="912" w:author="Sarah Thomas" w:date="2014-03-03T16:31:00Z">
          <w:pPr/>
        </w:pPrChange>
      </w:pPr>
      <w:ins w:id="913" w:author="Sarah Thomas" w:date="2014-03-03T16:31:00Z">
        <w:r>
          <w:t xml:space="preserve">Laravel includes a versioning system for databases, to allow for any structural changes to the database to be shared and tracked. This is accomplished by creating and running a </w:t>
        </w:r>
        <w:proofErr w:type="gramStart"/>
        <w:r>
          <w:t>class</w:t>
        </w:r>
      </w:ins>
      <w:ins w:id="914" w:author="Sarah Thomas" w:date="2014-03-03T16:33:00Z">
        <w:r w:rsidR="00C06E90">
          <w:t>,</w:t>
        </w:r>
      </w:ins>
      <w:ins w:id="915" w:author="Sarah Thomas" w:date="2014-03-03T16:31:00Z">
        <w:r>
          <w:t xml:space="preserve"> that</w:t>
        </w:r>
        <w:proofErr w:type="gramEnd"/>
        <w:r>
          <w:t xml:space="preserve">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16" w:author="Sarah Thomas" w:date="2014-03-03T16:31:00Z"/>
        </w:rPr>
        <w:pPrChange w:id="917" w:author="Sarah Thomas" w:date="2014-03-03T16:31:00Z">
          <w:pPr/>
        </w:pPrChange>
      </w:pPr>
      <w:ins w:id="918" w:author="Sarah Thomas" w:date="2014-03-03T16:31:00Z">
        <w:r>
          <w:lastRenderedPageBreak/>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919" w:author="Sarah Thomas" w:date="2014-03-03T16:31:00Z"/>
        </w:rPr>
        <w:pPrChange w:id="920" w:author="Sarah Thomas" w:date="2014-03-03T16:32:00Z">
          <w:pPr/>
        </w:pPrChange>
      </w:pPr>
      <w:ins w:id="921" w:author="Sarah Thomas" w:date="2014-03-03T16:31:00Z">
        <w:r>
          <w:t>Migrations are made to the database with the following steps:</w:t>
        </w:r>
      </w:ins>
    </w:p>
    <w:p w14:paraId="0F6E2CAA" w14:textId="77777777" w:rsidR="00C94BA3" w:rsidRDefault="00C94BA3">
      <w:pPr>
        <w:pStyle w:val="BodyText"/>
        <w:numPr>
          <w:ilvl w:val="0"/>
          <w:numId w:val="55"/>
        </w:numPr>
        <w:rPr>
          <w:ins w:id="922" w:author="Sarah Thomas" w:date="2014-03-03T16:31:00Z"/>
        </w:rPr>
        <w:pPrChange w:id="923" w:author="Sarah Thomas" w:date="2014-03-03T16:32:00Z">
          <w:pPr>
            <w:pStyle w:val="ListParagraph"/>
            <w:numPr>
              <w:numId w:val="53"/>
            </w:numPr>
            <w:spacing w:after="0"/>
            <w:ind w:hanging="360"/>
          </w:pPr>
        </w:pPrChange>
      </w:pPr>
      <w:ins w:id="924"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25" w:author="Sarah Thomas" w:date="2014-03-03T16:31:00Z"/>
        </w:rPr>
        <w:pPrChange w:id="926" w:author="Sarah Thomas" w:date="2014-03-03T16:32:00Z">
          <w:pPr>
            <w:pStyle w:val="ListParagraph"/>
            <w:numPr>
              <w:numId w:val="53"/>
            </w:numPr>
            <w:spacing w:after="0"/>
            <w:ind w:hanging="360"/>
          </w:pPr>
        </w:pPrChange>
      </w:pPr>
      <w:ins w:id="927" w:author="Sarah Thomas" w:date="2014-03-03T16:31:00Z">
        <w:r>
          <w:t xml:space="preserve">Use </w:t>
        </w:r>
        <w:r w:rsidRPr="00F3411A">
          <w:rPr>
            <w:i/>
            <w:rPrChange w:id="928" w:author="Sarah Thomas" w:date="2014-03-12T12:14:00Z">
              <w:rPr/>
            </w:rPrChange>
          </w:rPr>
          <w:t>Laravel’s</w:t>
        </w:r>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929" w:author="Sarah Thomas" w:date="2014-03-03T16:31:00Z"/>
        </w:rPr>
        <w:pPrChange w:id="930" w:author="Sarah Thomas" w:date="2014-03-03T16:32:00Z">
          <w:pPr/>
        </w:pPrChange>
      </w:pPr>
      <w:ins w:id="931" w:author="Sarah Thomas" w:date="2014-03-03T16:31:00Z">
        <w:r w:rsidRPr="00F3411A">
          <w:rPr>
            <w:i/>
            <w:rPrChange w:id="932" w:author="Sarah Thomas" w:date="2014-03-12T12:14:00Z">
              <w:rPr/>
            </w:rPrChange>
          </w:rPr>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pPr>
        <w:pStyle w:val="Heading3"/>
        <w:rPr>
          <w:ins w:id="933" w:author="Sarah Thomas" w:date="2014-03-12T12:12:00Z"/>
        </w:rPr>
        <w:pPrChange w:id="934" w:author="Sarah Thomas" w:date="2014-03-03T16:33:00Z">
          <w:pPr>
            <w:widowControl w:val="0"/>
            <w:numPr>
              <w:numId w:val="51"/>
            </w:numPr>
            <w:tabs>
              <w:tab w:val="left" w:pos="220"/>
              <w:tab w:val="left" w:pos="720"/>
            </w:tabs>
            <w:autoSpaceDE w:val="0"/>
            <w:autoSpaceDN w:val="0"/>
            <w:adjustRightInd w:val="0"/>
            <w:ind w:left="720" w:hanging="720"/>
          </w:pPr>
        </w:pPrChange>
      </w:pPr>
      <w:bookmarkStart w:id="935" w:name="_Toc255483838"/>
      <w:ins w:id="936" w:author="Sarah Thomas" w:date="2014-03-03T16:32:00Z">
        <w:r>
          <w:t>Laravel Eloquent ORM</w:t>
        </w:r>
      </w:ins>
      <w:bookmarkEnd w:id="935"/>
    </w:p>
    <w:p w14:paraId="362E1CB2" w14:textId="77D98356" w:rsidR="00F3411A" w:rsidRDefault="00F3411A" w:rsidP="006E0F15">
      <w:pPr>
        <w:pStyle w:val="BodyText"/>
        <w:rPr>
          <w:ins w:id="937" w:author="Sarah Thomas" w:date="2014-03-12T12:27:00Z"/>
          <w:rFonts w:cs="Times New Roman"/>
        </w:rPr>
        <w:pPrChange w:id="938" w:author="Sarah Thomas" w:date="2014-03-12T12:24:00Z">
          <w:pPr>
            <w:widowControl w:val="0"/>
            <w:numPr>
              <w:numId w:val="51"/>
            </w:numPr>
            <w:tabs>
              <w:tab w:val="left" w:pos="220"/>
              <w:tab w:val="left" w:pos="720"/>
            </w:tabs>
            <w:autoSpaceDE w:val="0"/>
            <w:autoSpaceDN w:val="0"/>
            <w:adjustRightInd w:val="0"/>
            <w:ind w:left="720" w:hanging="720"/>
          </w:pPr>
        </w:pPrChange>
      </w:pPr>
      <w:ins w:id="939" w:author="Sarah Thomas" w:date="2014-03-12T12:13:00Z">
        <w:r w:rsidRPr="00F3411A">
          <w:rPr>
            <w:i/>
            <w:rPrChange w:id="940" w:author="Sarah Thomas" w:date="2014-03-12T12:14:00Z">
              <w:rPr/>
            </w:rPrChange>
          </w:rPr>
          <w:t>Eloquent</w:t>
        </w:r>
        <w:r>
          <w:t xml:space="preserve"> is </w:t>
        </w:r>
        <w:r w:rsidRPr="00F3411A">
          <w:rPr>
            <w:i/>
            <w:rPrChange w:id="941" w:author="Sarah Thomas" w:date="2014-03-12T12:14:00Z">
              <w:rPr/>
            </w:rPrChange>
          </w:rPr>
          <w:t>Laravel’s</w:t>
        </w:r>
        <w:r>
          <w:t xml:space="preserve"> (Object Relational Model) ORM implementation </w:t>
        </w:r>
      </w:ins>
      <w:ins w:id="942" w:author="Sarah Thomas" w:date="2014-03-12T12:12:00Z">
        <w:r>
          <w:fldChar w:fldCharType="begin" w:fldLock="1"/>
        </w:r>
        <w:r>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3411A">
          <w:rPr>
            <w:noProof/>
          </w:rPr>
          <w:t>[5]</w:t>
        </w:r>
        <w:r>
          <w:fldChar w:fldCharType="end"/>
        </w:r>
      </w:ins>
      <w:ins w:id="943" w:author="Sarah Thomas" w:date="2014-03-12T12:14:00Z">
        <w:r>
          <w:t xml:space="preserve">. </w:t>
        </w:r>
      </w:ins>
      <w:ins w:id="944" w:author="Sarah Thomas" w:date="2014-03-12T12:15:00Z">
        <w:r>
          <w:t>Each table in the database has a corresponding model that can interact with it.</w:t>
        </w:r>
      </w:ins>
      <w:ins w:id="945" w:author="Sarah Thomas" w:date="2014-03-12T12:16:00Z">
        <w:r>
          <w:t xml:space="preserve"> </w:t>
        </w:r>
        <w:r w:rsidRPr="00F3411A">
          <w:rPr>
            <w:i/>
            <w:rPrChange w:id="946" w:author="Sarah Thomas" w:date="2014-03-12T12:17:00Z">
              <w:rPr/>
            </w:rPrChange>
          </w:rPr>
          <w:t>Laravel</w:t>
        </w:r>
        <w:r>
          <w:t xml:space="preserve"> uses certain naming conventions</w:t>
        </w:r>
      </w:ins>
      <w:ins w:id="947" w:author="Sarah Thomas" w:date="2014-03-12T12:17:00Z">
        <w:r>
          <w:t xml:space="preserve"> to facilitate the mapping. </w:t>
        </w:r>
      </w:ins>
      <w:ins w:id="948" w:author="Sarah Thomas" w:date="2014-03-12T12:22:00Z">
        <w:r w:rsidR="006E0F15">
          <w:t xml:space="preserve">A class name becomes a singular version of the table name, in </w:t>
        </w:r>
      </w:ins>
      <w:ins w:id="949" w:author="Sarah Thomas" w:date="2014-03-12T12:24:00Z">
        <w:r w:rsidR="006E0F15">
          <w:t xml:space="preserve">Pascal case. </w:t>
        </w:r>
      </w:ins>
      <w:ins w:id="950" w:author="Sarah Thomas" w:date="2014-03-12T12:17:00Z">
        <w:r>
          <w:t xml:space="preserve">For example the table name </w:t>
        </w:r>
        <w:r w:rsidRPr="006E0F15">
          <w:rPr>
            <w:rFonts w:ascii="Courier" w:hAnsi="Courier"/>
            <w:rPrChange w:id="951" w:author="Sarah Thomas" w:date="2014-03-12T12:19:00Z">
              <w:rPr/>
            </w:rPrChange>
          </w:rPr>
          <w:t>skills</w:t>
        </w:r>
        <w:r>
          <w:t xml:space="preserve"> will map to the class </w:t>
        </w:r>
        <w:r w:rsidRPr="006E0F15">
          <w:rPr>
            <w:rFonts w:ascii="Courier" w:hAnsi="Courier"/>
            <w:rPrChange w:id="952" w:author="Sarah Thomas" w:date="2014-03-12T12:22:00Z">
              <w:rPr/>
            </w:rPrChange>
          </w:rPr>
          <w:t>Skill</w:t>
        </w:r>
      </w:ins>
      <w:ins w:id="953" w:author="Sarah Thomas" w:date="2014-03-12T12:22:00Z">
        <w:r w:rsidR="006E0F15" w:rsidRPr="006E0F15">
          <w:rPr>
            <w:rFonts w:cs="Times New Roman"/>
            <w:rPrChange w:id="954" w:author="Sarah Thomas" w:date="2014-03-12T12:27:00Z">
              <w:rPr>
                <w:rFonts w:ascii="Courier" w:hAnsi="Courier"/>
              </w:rPr>
            </w:rPrChange>
          </w:rPr>
          <w:t>.</w:t>
        </w:r>
      </w:ins>
      <w:ins w:id="955" w:author="Sarah Thomas" w:date="2014-03-12T12:26:00Z">
        <w:r w:rsidR="006E0F15" w:rsidRPr="006E0F15">
          <w:rPr>
            <w:rFonts w:cs="Times New Roman"/>
            <w:rPrChange w:id="956" w:author="Sarah Thomas" w:date="2014-03-12T12:27:00Z">
              <w:rPr>
                <w:rFonts w:ascii="Courier" w:hAnsi="Courier"/>
              </w:rPr>
            </w:rPrChange>
          </w:rPr>
          <w:t xml:space="preserve"> </w:t>
        </w:r>
      </w:ins>
      <w:ins w:id="957" w:author="Sarah Thomas" w:date="2014-03-12T12:27:00Z">
        <w:r w:rsidR="006E0F15">
          <w:rPr>
            <w:rFonts w:cs="Times New Roman"/>
          </w:rPr>
          <w:t xml:space="preserve">The following code shows the </w:t>
        </w:r>
        <w:r w:rsidR="006E0F15" w:rsidRPr="006E0F15">
          <w:rPr>
            <w:rFonts w:ascii="Courier" w:hAnsi="Courier" w:cs="Times New Roman"/>
            <w:rPrChange w:id="958"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rsidP="006E0F15">
      <w:pPr>
        <w:pStyle w:val="code"/>
        <w:rPr>
          <w:ins w:id="959" w:author="Sarah Thomas" w:date="2014-03-12T12:27:00Z"/>
        </w:rPr>
        <w:pPrChange w:id="960" w:author="Sarah Thomas" w:date="2014-03-12T12:27:00Z">
          <w:pPr>
            <w:widowControl w:val="0"/>
            <w:numPr>
              <w:numId w:val="51"/>
            </w:numPr>
            <w:tabs>
              <w:tab w:val="left" w:pos="220"/>
              <w:tab w:val="left" w:pos="720"/>
            </w:tabs>
            <w:autoSpaceDE w:val="0"/>
            <w:autoSpaceDN w:val="0"/>
            <w:adjustRightInd w:val="0"/>
            <w:ind w:left="720" w:hanging="720"/>
          </w:pPr>
        </w:pPrChange>
      </w:pPr>
      <w:ins w:id="961"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rsidP="006E0F15">
      <w:pPr>
        <w:pStyle w:val="BodyText"/>
        <w:rPr>
          <w:ins w:id="962" w:author="Sarah Thomas" w:date="2014-03-03T16:35:00Z"/>
          <w:rPrChange w:id="963" w:author="Sarah Thomas" w:date="2014-03-12T12:27:00Z">
            <w:rPr>
              <w:ins w:id="964" w:author="Sarah Thomas" w:date="2014-03-03T16:35:00Z"/>
            </w:rPr>
          </w:rPrChange>
        </w:rPr>
        <w:pPrChange w:id="965" w:author="Sarah Thomas" w:date="2014-03-12T12:27:00Z">
          <w:pPr>
            <w:widowControl w:val="0"/>
            <w:numPr>
              <w:numId w:val="51"/>
            </w:numPr>
            <w:tabs>
              <w:tab w:val="left" w:pos="220"/>
              <w:tab w:val="left" w:pos="720"/>
            </w:tabs>
            <w:autoSpaceDE w:val="0"/>
            <w:autoSpaceDN w:val="0"/>
            <w:adjustRightInd w:val="0"/>
            <w:ind w:left="720" w:hanging="720"/>
          </w:pPr>
        </w:pPrChange>
      </w:pPr>
      <w:ins w:id="966" w:author="Sarah Thomas" w:date="2014-03-12T12:27:00Z">
        <w:r>
          <w:t xml:space="preserve">This is all that is required to </w:t>
        </w:r>
      </w:ins>
      <w:ins w:id="967" w:author="Sarah Thomas" w:date="2014-03-12T12:28:00Z">
        <w:r>
          <w:t>map a row from the database to an object in the application.</w:t>
        </w:r>
      </w:ins>
    </w:p>
    <w:p w14:paraId="619B9324" w14:textId="2868AB04" w:rsidR="0081299B" w:rsidRDefault="0081299B">
      <w:pPr>
        <w:pStyle w:val="Heading3"/>
        <w:rPr>
          <w:ins w:id="968" w:author="Sarah Thomas" w:date="2014-03-03T16:36:00Z"/>
        </w:rPr>
        <w:pPrChange w:id="969" w:author="Sarah Thomas" w:date="2014-03-03T16:36:00Z">
          <w:pPr>
            <w:widowControl w:val="0"/>
            <w:numPr>
              <w:numId w:val="51"/>
            </w:numPr>
            <w:tabs>
              <w:tab w:val="left" w:pos="220"/>
              <w:tab w:val="left" w:pos="720"/>
            </w:tabs>
            <w:autoSpaceDE w:val="0"/>
            <w:autoSpaceDN w:val="0"/>
            <w:adjustRightInd w:val="0"/>
            <w:ind w:left="720" w:hanging="720"/>
          </w:pPr>
        </w:pPrChange>
      </w:pPr>
      <w:ins w:id="970" w:author="Sarah Thomas" w:date="2014-03-03T16:35:00Z">
        <w:r>
          <w:t>Laravel Validation</w:t>
        </w:r>
      </w:ins>
    </w:p>
    <w:p w14:paraId="5275713F" w14:textId="022F905F" w:rsidR="0081299B" w:rsidRDefault="0081299B">
      <w:pPr>
        <w:rPr>
          <w:ins w:id="971" w:author="Sarah Thomas" w:date="2014-03-05T11:19:00Z"/>
        </w:rPr>
        <w:pPrChange w:id="972" w:author="Sarah Thomas" w:date="2014-03-03T16:36:00Z">
          <w:pPr>
            <w:widowControl w:val="0"/>
            <w:numPr>
              <w:numId w:val="51"/>
            </w:numPr>
            <w:tabs>
              <w:tab w:val="left" w:pos="220"/>
              <w:tab w:val="left" w:pos="720"/>
            </w:tabs>
            <w:autoSpaceDE w:val="0"/>
            <w:autoSpaceDN w:val="0"/>
            <w:adjustRightInd w:val="0"/>
            <w:ind w:left="720" w:hanging="720"/>
          </w:pPr>
        </w:pPrChange>
      </w:pPr>
      <w:proofErr w:type="spellStart"/>
      <w:ins w:id="973" w:author="Sarah Thomas" w:date="2014-03-03T16:36:00Z">
        <w:r w:rsidRPr="0081299B">
          <w:rPr>
            <w:highlight w:val="lightGray"/>
            <w:rPrChange w:id="974" w:author="Sarah Thomas" w:date="2014-03-03T16:36:00Z">
              <w:rPr/>
            </w:rPrChange>
          </w:rPr>
          <w:t>Enaam</w:t>
        </w:r>
        <w:proofErr w:type="spellEnd"/>
        <w:r w:rsidRPr="0081299B">
          <w:rPr>
            <w:highlight w:val="lightGray"/>
            <w:rPrChange w:id="975" w:author="Sarah Thomas" w:date="2014-03-03T16:36:00Z">
              <w:rPr/>
            </w:rPrChange>
          </w:rPr>
          <w:t xml:space="preserve"> might like to do this bit</w:t>
        </w:r>
      </w:ins>
      <w:ins w:id="976" w:author="Sarah Thomas" w:date="2014-03-05T10:30:00Z">
        <w:r w:rsidR="00FB0B3E">
          <w:t>?</w:t>
        </w:r>
      </w:ins>
    </w:p>
    <w:p w14:paraId="375FCA54" w14:textId="21860288" w:rsidR="00294E61" w:rsidRDefault="00CC04E6">
      <w:pPr>
        <w:pStyle w:val="Heading3"/>
        <w:rPr>
          <w:ins w:id="977" w:author="Sarah Thomas" w:date="2014-03-08T14:42:00Z"/>
        </w:rPr>
        <w:pPrChange w:id="978" w:author="Sarah Thomas" w:date="2014-03-05T11:19:00Z">
          <w:pPr>
            <w:widowControl w:val="0"/>
            <w:numPr>
              <w:numId w:val="51"/>
            </w:numPr>
            <w:tabs>
              <w:tab w:val="left" w:pos="220"/>
              <w:tab w:val="left" w:pos="720"/>
            </w:tabs>
            <w:autoSpaceDE w:val="0"/>
            <w:autoSpaceDN w:val="0"/>
            <w:adjustRightInd w:val="0"/>
            <w:ind w:left="720" w:hanging="720"/>
          </w:pPr>
        </w:pPrChange>
      </w:pPr>
      <w:ins w:id="979" w:author="Sarah Thomas" w:date="2014-03-08T14:54:00Z">
        <w:r>
          <w:t xml:space="preserve">Laravel </w:t>
        </w:r>
      </w:ins>
      <w:ins w:id="980" w:author="Sarah Thomas" w:date="2014-03-05T11:19:00Z">
        <w:r w:rsidR="00294E61">
          <w:t xml:space="preserve">Blade </w:t>
        </w:r>
        <w:proofErr w:type="spellStart"/>
        <w:r w:rsidR="00294E61">
          <w:t>Templating</w:t>
        </w:r>
        <w:proofErr w:type="spellEnd"/>
        <w:r w:rsidR="00294E61">
          <w:t xml:space="preserve"> System</w:t>
        </w:r>
      </w:ins>
    </w:p>
    <w:p w14:paraId="5D0874C1" w14:textId="018BAFF9" w:rsidR="0073101D" w:rsidRDefault="00CC04E6">
      <w:pPr>
        <w:pStyle w:val="Heading3"/>
        <w:rPr>
          <w:ins w:id="981" w:author="Sarah Thomas" w:date="2014-03-08T14:42:00Z"/>
        </w:rPr>
        <w:pPrChange w:id="982" w:author="Sarah Thomas" w:date="2014-03-08T14:42:00Z">
          <w:pPr>
            <w:widowControl w:val="0"/>
            <w:numPr>
              <w:numId w:val="51"/>
            </w:numPr>
            <w:tabs>
              <w:tab w:val="left" w:pos="220"/>
              <w:tab w:val="left" w:pos="720"/>
            </w:tabs>
            <w:autoSpaceDE w:val="0"/>
            <w:autoSpaceDN w:val="0"/>
            <w:adjustRightInd w:val="0"/>
            <w:ind w:left="720" w:hanging="720"/>
          </w:pPr>
        </w:pPrChange>
      </w:pPr>
      <w:ins w:id="983" w:author="Sarah Thomas" w:date="2014-03-08T14:54:00Z">
        <w:r>
          <w:t xml:space="preserve">Laravel Package Management - </w:t>
        </w:r>
      </w:ins>
      <w:ins w:id="984" w:author="Sarah Thomas" w:date="2014-03-08T14:51:00Z">
        <w:r>
          <w:t xml:space="preserve">Using </w:t>
        </w:r>
      </w:ins>
      <w:ins w:id="985" w:author="Sarah Thomas" w:date="2014-03-08T14:47:00Z">
        <w:r>
          <w:t xml:space="preserve">Imagine </w:t>
        </w:r>
      </w:ins>
    </w:p>
    <w:p w14:paraId="04FF437E" w14:textId="6444917C" w:rsidR="0073101D" w:rsidRPr="00CC04E6" w:rsidRDefault="00CC04E6">
      <w:pPr>
        <w:pStyle w:val="BodyText"/>
        <w:rPr>
          <w:ins w:id="986" w:author="Sarah Thomas" w:date="2014-03-05T11:20:00Z"/>
        </w:rPr>
        <w:pPrChange w:id="987" w:author="Sarah Thomas" w:date="2014-03-08T15:08:00Z">
          <w:pPr>
            <w:widowControl w:val="0"/>
            <w:numPr>
              <w:numId w:val="51"/>
            </w:numPr>
            <w:tabs>
              <w:tab w:val="left" w:pos="220"/>
              <w:tab w:val="left" w:pos="720"/>
            </w:tabs>
            <w:autoSpaceDE w:val="0"/>
            <w:autoSpaceDN w:val="0"/>
            <w:adjustRightInd w:val="0"/>
            <w:ind w:left="720" w:hanging="720"/>
          </w:pPr>
        </w:pPrChange>
      </w:pPr>
      <w:ins w:id="988" w:author="Sarah Thomas" w:date="2014-03-08T14:52:00Z">
        <w:r w:rsidRPr="00F3411A">
          <w:rPr>
            <w:i/>
            <w:rPrChange w:id="989" w:author="Sarah Thomas" w:date="2014-03-12T12:14:00Z">
              <w:rPr/>
            </w:rPrChange>
          </w:rPr>
          <w:t>Imagine</w:t>
        </w:r>
        <w:r>
          <w:t xml:space="preserve"> is a PHP image manipulation library. We added this library to </w:t>
        </w:r>
        <w:r w:rsidRPr="00F3411A">
          <w:rPr>
            <w:i/>
            <w:rPrChange w:id="990" w:author="Sarah Thomas" w:date="2014-03-12T12:14:00Z">
              <w:rPr/>
            </w:rPrChange>
          </w:rPr>
          <w:t>Laravel</w:t>
        </w:r>
        <w:r>
          <w:t xml:space="preserve"> </w:t>
        </w:r>
      </w:ins>
      <w:ins w:id="991" w:author="Sarah Thomas" w:date="2014-03-08T14:53:00Z">
        <w:r>
          <w:t xml:space="preserve">as a package via </w:t>
        </w:r>
        <w:r w:rsidRPr="00CC04E6">
          <w:rPr>
            <w:i/>
            <w:rPrChange w:id="992" w:author="Sarah Thomas" w:date="2014-03-08T14:53:00Z">
              <w:rPr/>
            </w:rPrChange>
          </w:rPr>
          <w:t>Composer</w:t>
        </w:r>
      </w:ins>
      <w:ins w:id="993" w:author="Sarah Thomas" w:date="2014-03-08T14:55:00Z">
        <w:r>
          <w:rPr>
            <w:i/>
          </w:rPr>
          <w:t>.</w:t>
        </w:r>
      </w:ins>
      <w:ins w:id="994" w:author="Sarah Thomas" w:date="2014-03-08T14:57:00Z">
        <w:r w:rsidR="00BB172E">
          <w:t xml:space="preserve"> </w:t>
        </w:r>
        <w:r w:rsidR="00BB172E" w:rsidRPr="00F3411A">
          <w:rPr>
            <w:i/>
            <w:rPrChange w:id="995" w:author="Sarah Thomas" w:date="2014-03-12T12:14:00Z">
              <w:rPr/>
            </w:rPrChange>
          </w:rPr>
          <w:t>Laravel</w:t>
        </w:r>
        <w:r w:rsidR="00BB172E">
          <w:t xml:space="preserve"> uses facades as a static interface</w:t>
        </w:r>
      </w:ins>
      <w:ins w:id="996" w:author="Sarah Thomas" w:date="2014-03-08T14:58:00Z">
        <w:r w:rsidR="00BB172E">
          <w:t xml:space="preserve"> to classes within the </w:t>
        </w:r>
        <w:r w:rsidR="00BB172E" w:rsidRPr="00BB172E">
          <w:t xml:space="preserve">inversion of control </w:t>
        </w:r>
      </w:ins>
      <w:ins w:id="997"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998" w:author="Sarah Thomas" w:date="2014-03-08T15:07:00Z">
        <w:r w:rsidR="0025223E">
          <w:t xml:space="preserve"> </w:t>
        </w:r>
      </w:ins>
    </w:p>
    <w:p w14:paraId="1F811F10" w14:textId="37917CA8" w:rsidR="00294E61" w:rsidRPr="00294E61" w:rsidRDefault="00294E61">
      <w:pPr>
        <w:rPr>
          <w:ins w:id="999" w:author="Sarah Thomas" w:date="2014-03-03T14:33:00Z"/>
        </w:rPr>
        <w:pPrChange w:id="1000" w:author="Sarah Thomas" w:date="2014-03-05T11:20:00Z">
          <w:pPr>
            <w:widowControl w:val="0"/>
            <w:numPr>
              <w:numId w:val="51"/>
            </w:numPr>
            <w:tabs>
              <w:tab w:val="left" w:pos="220"/>
              <w:tab w:val="left" w:pos="720"/>
            </w:tabs>
            <w:autoSpaceDE w:val="0"/>
            <w:autoSpaceDN w:val="0"/>
            <w:adjustRightInd w:val="0"/>
            <w:ind w:left="720" w:hanging="720"/>
          </w:pPr>
        </w:pPrChange>
      </w:pPr>
      <w:ins w:id="1001" w:author="Sarah Thomas" w:date="2014-03-05T11:20:00Z">
        <w:r w:rsidRPr="00294E61">
          <w:rPr>
            <w:highlight w:val="lightGray"/>
            <w:rPrChange w:id="1002" w:author="Sarah Thomas" w:date="2014-03-05T11:20:00Z">
              <w:rPr/>
            </w:rPrChange>
          </w:rPr>
          <w:t>?????</w:t>
        </w:r>
      </w:ins>
    </w:p>
    <w:p w14:paraId="610B994B" w14:textId="185C2986" w:rsidR="000548EA" w:rsidRDefault="000548EA">
      <w:pPr>
        <w:pStyle w:val="Heading2"/>
        <w:rPr>
          <w:ins w:id="1003" w:author="Sarah Thomas" w:date="2014-03-03T14:39:00Z"/>
        </w:rPr>
        <w:pPrChange w:id="1004" w:author="Sarah Thomas" w:date="2014-03-03T14:34:00Z">
          <w:pPr>
            <w:widowControl w:val="0"/>
            <w:numPr>
              <w:numId w:val="51"/>
            </w:numPr>
            <w:tabs>
              <w:tab w:val="left" w:pos="220"/>
              <w:tab w:val="left" w:pos="720"/>
            </w:tabs>
            <w:autoSpaceDE w:val="0"/>
            <w:autoSpaceDN w:val="0"/>
            <w:adjustRightInd w:val="0"/>
            <w:ind w:left="720" w:hanging="720"/>
          </w:pPr>
        </w:pPrChange>
      </w:pPr>
      <w:bookmarkStart w:id="1005" w:name="_Toc255483839"/>
      <w:ins w:id="1006" w:author="Sarah Thomas" w:date="2014-03-03T14:34:00Z">
        <w:r>
          <w:t>Bootstrap</w:t>
        </w:r>
      </w:ins>
      <w:bookmarkEnd w:id="1005"/>
    </w:p>
    <w:p w14:paraId="22B65856" w14:textId="48679F34" w:rsidR="000548EA" w:rsidRDefault="000548EA">
      <w:pPr>
        <w:rPr>
          <w:ins w:id="1007" w:author="Sarah Thomas" w:date="2014-03-03T14:51:00Z"/>
        </w:rPr>
        <w:pPrChange w:id="1008" w:author="Sarah Thomas" w:date="2014-03-03T14:39:00Z">
          <w:pPr>
            <w:widowControl w:val="0"/>
            <w:numPr>
              <w:numId w:val="51"/>
            </w:numPr>
            <w:tabs>
              <w:tab w:val="left" w:pos="220"/>
              <w:tab w:val="left" w:pos="720"/>
            </w:tabs>
            <w:autoSpaceDE w:val="0"/>
            <w:autoSpaceDN w:val="0"/>
            <w:adjustRightInd w:val="0"/>
            <w:ind w:left="720" w:hanging="720"/>
          </w:pPr>
        </w:pPrChange>
      </w:pPr>
      <w:ins w:id="1009" w:author="Sarah Thomas" w:date="2014-03-03T14:39:00Z">
        <w:r w:rsidRPr="000548EA">
          <w:rPr>
            <w:highlight w:val="lightGray"/>
            <w:rPrChange w:id="1010" w:author="Sarah Thomas" w:date="2014-03-03T14:39:00Z">
              <w:rPr/>
            </w:rPrChange>
          </w:rPr>
          <w:t>IRENA</w:t>
        </w:r>
      </w:ins>
    </w:p>
    <w:p w14:paraId="4A535E10" w14:textId="7B4C7349" w:rsidR="000548EA" w:rsidRDefault="000548EA">
      <w:pPr>
        <w:pStyle w:val="Heading2"/>
        <w:rPr>
          <w:ins w:id="1011" w:author="Sarah Thomas" w:date="2014-03-05T10:29:00Z"/>
        </w:rPr>
        <w:pPrChange w:id="1012" w:author="Sarah Thomas" w:date="2014-03-03T14:51:00Z">
          <w:pPr>
            <w:widowControl w:val="0"/>
            <w:numPr>
              <w:numId w:val="51"/>
            </w:numPr>
            <w:tabs>
              <w:tab w:val="left" w:pos="220"/>
              <w:tab w:val="left" w:pos="720"/>
            </w:tabs>
            <w:autoSpaceDE w:val="0"/>
            <w:autoSpaceDN w:val="0"/>
            <w:adjustRightInd w:val="0"/>
            <w:ind w:left="720" w:hanging="720"/>
          </w:pPr>
        </w:pPrChange>
      </w:pPr>
      <w:bookmarkStart w:id="1013" w:name="_Toc255483840"/>
      <w:ins w:id="1014" w:author="Sarah Thomas" w:date="2014-03-03T14:51:00Z">
        <w:r>
          <w:t>LAMP/MAMP</w:t>
        </w:r>
      </w:ins>
      <w:bookmarkEnd w:id="1013"/>
    </w:p>
    <w:p w14:paraId="00515D4D" w14:textId="0C7DB171" w:rsidR="00FB0B3E" w:rsidRPr="00FB0B3E" w:rsidRDefault="00887DF0">
      <w:pPr>
        <w:rPr>
          <w:ins w:id="1015" w:author="Sarah Thomas" w:date="2014-03-03T16:28:00Z"/>
        </w:rPr>
        <w:pPrChange w:id="1016" w:author="Sarah Thomas" w:date="2014-03-05T10:29:00Z">
          <w:pPr>
            <w:widowControl w:val="0"/>
            <w:numPr>
              <w:numId w:val="51"/>
            </w:numPr>
            <w:tabs>
              <w:tab w:val="left" w:pos="220"/>
              <w:tab w:val="left" w:pos="720"/>
            </w:tabs>
            <w:autoSpaceDE w:val="0"/>
            <w:autoSpaceDN w:val="0"/>
            <w:adjustRightInd w:val="0"/>
            <w:ind w:left="720" w:hanging="720"/>
          </w:pPr>
        </w:pPrChange>
      </w:pPr>
      <w:ins w:id="1017" w:author="Sarah Thomas" w:date="2014-03-05T10:29:00Z">
        <w:r>
          <w:rPr>
            <w:highlight w:val="lightGray"/>
          </w:rPr>
          <w:t>BAHIT</w:t>
        </w:r>
      </w:ins>
    </w:p>
    <w:p w14:paraId="5F403FDE" w14:textId="3EDF0562" w:rsidR="00952CB2" w:rsidRDefault="00952CB2">
      <w:pPr>
        <w:pStyle w:val="Heading2"/>
        <w:rPr>
          <w:ins w:id="1018" w:author="Sarah Thomas" w:date="2014-03-05T10:29:00Z"/>
        </w:rPr>
        <w:pPrChange w:id="1019" w:author="Sarah Thomas" w:date="2014-03-03T16:28:00Z">
          <w:pPr>
            <w:widowControl w:val="0"/>
            <w:numPr>
              <w:numId w:val="51"/>
            </w:numPr>
            <w:tabs>
              <w:tab w:val="left" w:pos="220"/>
              <w:tab w:val="left" w:pos="720"/>
            </w:tabs>
            <w:autoSpaceDE w:val="0"/>
            <w:autoSpaceDN w:val="0"/>
            <w:adjustRightInd w:val="0"/>
            <w:ind w:left="720" w:hanging="720"/>
          </w:pPr>
        </w:pPrChange>
      </w:pPr>
      <w:bookmarkStart w:id="1020" w:name="_Toc255483841"/>
      <w:ins w:id="1021" w:author="Sarah Thomas" w:date="2014-03-03T16:28:00Z">
        <w:r>
          <w:t>GitHub</w:t>
        </w:r>
      </w:ins>
      <w:bookmarkEnd w:id="1020"/>
    </w:p>
    <w:p w14:paraId="612FB0EE" w14:textId="7DA39497" w:rsidR="00FB0B3E" w:rsidRPr="00FB0B3E" w:rsidRDefault="00FB0B3E">
      <w:pPr>
        <w:rPr>
          <w:ins w:id="1022" w:author="Sarah Thomas" w:date="2014-03-05T10:29:00Z"/>
        </w:rPr>
        <w:pPrChange w:id="1023" w:author="Sarah Thomas" w:date="2014-03-05T10:29:00Z">
          <w:pPr>
            <w:widowControl w:val="0"/>
            <w:numPr>
              <w:numId w:val="51"/>
            </w:numPr>
            <w:tabs>
              <w:tab w:val="left" w:pos="220"/>
              <w:tab w:val="left" w:pos="720"/>
            </w:tabs>
            <w:autoSpaceDE w:val="0"/>
            <w:autoSpaceDN w:val="0"/>
            <w:adjustRightInd w:val="0"/>
            <w:ind w:left="720" w:hanging="720"/>
          </w:pPr>
        </w:pPrChange>
      </w:pPr>
      <w:ins w:id="1024" w:author="Sarah Thomas" w:date="2014-03-05T10:29:00Z">
        <w:r w:rsidRPr="00FB0B3E">
          <w:rPr>
            <w:highlight w:val="lightGray"/>
            <w:rPrChange w:id="1025" w:author="Sarah Thomas" w:date="2014-03-05T10:30:00Z">
              <w:rPr/>
            </w:rPrChange>
          </w:rPr>
          <w:t>FENG</w:t>
        </w:r>
      </w:ins>
    </w:p>
    <w:p w14:paraId="59190F00" w14:textId="3161644B" w:rsidR="00FB0B3E" w:rsidRDefault="00FB0B3E">
      <w:pPr>
        <w:pStyle w:val="Heading2"/>
        <w:rPr>
          <w:ins w:id="1026" w:author="Sarah Thomas" w:date="2014-03-05T10:30:00Z"/>
        </w:rPr>
        <w:pPrChange w:id="1027" w:author="Sarah Thomas" w:date="2014-03-05T10:29:00Z">
          <w:pPr>
            <w:widowControl w:val="0"/>
            <w:numPr>
              <w:numId w:val="51"/>
            </w:numPr>
            <w:tabs>
              <w:tab w:val="left" w:pos="220"/>
              <w:tab w:val="left" w:pos="720"/>
            </w:tabs>
            <w:autoSpaceDE w:val="0"/>
            <w:autoSpaceDN w:val="0"/>
            <w:adjustRightInd w:val="0"/>
            <w:ind w:left="720" w:hanging="720"/>
          </w:pPr>
        </w:pPrChange>
      </w:pPr>
      <w:ins w:id="1028" w:author="Sarah Thomas" w:date="2014-03-05T10:29:00Z">
        <w:r>
          <w:t>Trello</w:t>
        </w:r>
      </w:ins>
    </w:p>
    <w:p w14:paraId="078867E9" w14:textId="1706FD49" w:rsidR="00FB0B3E" w:rsidRPr="00FB0B3E" w:rsidRDefault="00FB0B3E">
      <w:pPr>
        <w:rPr>
          <w:ins w:id="1029" w:author="Sarah Thomas" w:date="2014-03-03T14:08:00Z"/>
        </w:rPr>
        <w:pPrChange w:id="1030" w:author="Sarah Thomas" w:date="2014-03-05T10:30:00Z">
          <w:pPr>
            <w:widowControl w:val="0"/>
            <w:numPr>
              <w:numId w:val="51"/>
            </w:numPr>
            <w:tabs>
              <w:tab w:val="left" w:pos="220"/>
              <w:tab w:val="left" w:pos="720"/>
            </w:tabs>
            <w:autoSpaceDE w:val="0"/>
            <w:autoSpaceDN w:val="0"/>
            <w:adjustRightInd w:val="0"/>
            <w:ind w:left="720" w:hanging="720"/>
          </w:pPr>
        </w:pPrChange>
      </w:pPr>
      <w:ins w:id="1031" w:author="Sarah Thomas" w:date="2014-03-05T10:30:00Z">
        <w:r w:rsidRPr="00FB0B3E">
          <w:rPr>
            <w:highlight w:val="lightGray"/>
            <w:rPrChange w:id="1032" w:author="Sarah Thomas" w:date="2014-03-05T10:30:00Z">
              <w:rPr/>
            </w:rPrChange>
          </w:rPr>
          <w:t>FENG</w:t>
        </w:r>
      </w:ins>
    </w:p>
    <w:p w14:paraId="46355882" w14:textId="0AD6B133" w:rsidR="00CA11CD" w:rsidRPr="00CA11CD" w:rsidDel="00F15707" w:rsidRDefault="00CA11CD" w:rsidP="00CA11CD">
      <w:pPr>
        <w:pStyle w:val="Heading2"/>
        <w:rPr>
          <w:del w:id="1033" w:author="Sarah Thomas" w:date="2014-03-03T14:08:00Z"/>
        </w:rPr>
      </w:pPr>
      <w:del w:id="1034" w:author="Sarah Thomas" w:date="2014-03-03T14:08:00Z">
        <w:r w:rsidDel="00F15707">
          <w:lastRenderedPageBreak/>
          <w:delText>Background</w:delText>
        </w:r>
      </w:del>
    </w:p>
    <w:p w14:paraId="42035405" w14:textId="73D2C341" w:rsidR="00684514" w:rsidDel="00F15707" w:rsidRDefault="00684514" w:rsidP="00684514">
      <w:pPr>
        <w:pStyle w:val="BodyText"/>
        <w:rPr>
          <w:del w:id="1035" w:author="Sarah Thomas" w:date="2014-03-03T14:08:00Z"/>
        </w:rPr>
      </w:pPr>
      <w:del w:id="1036"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037" w:author="Sarah Thomas" w:date="2014-03-03T14:08:00Z"/>
        </w:rPr>
      </w:pPr>
      <w:del w:id="1038"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039" w:author="Sarah Thomas" w:date="2014-03-03T14:08:00Z"/>
        </w:rPr>
      </w:pPr>
      <w:bookmarkStart w:id="1040" w:name="_Toc253043792"/>
      <w:del w:id="1041" w:author="Sarah Thomas" w:date="2014-03-03T14:08:00Z">
        <w:r w:rsidDel="00F15707">
          <w:delText>Mission Statement</w:delText>
        </w:r>
        <w:bookmarkEnd w:id="1040"/>
      </w:del>
    </w:p>
    <w:p w14:paraId="0813FEB4" w14:textId="5BF45B10" w:rsidR="00F36EFB" w:rsidRPr="00F36EFB" w:rsidDel="00F15707" w:rsidRDefault="00F36EFB" w:rsidP="00F36EFB">
      <w:pPr>
        <w:ind w:left="720"/>
        <w:jc w:val="both"/>
        <w:rPr>
          <w:del w:id="1042" w:author="Sarah Thomas" w:date="2014-03-03T14:08:00Z"/>
          <w:rFonts w:cs="Times New Roman"/>
          <w:i/>
        </w:rPr>
      </w:pPr>
      <w:del w:id="1043"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044" w:author="Sarah Thomas" w:date="2014-03-03T14:08:00Z"/>
        </w:rPr>
      </w:pPr>
      <w:del w:id="1045"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046" w:author="Sarah Thomas" w:date="2014-03-03T14:08:00Z"/>
        </w:rPr>
      </w:pPr>
      <w:del w:id="1047"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048" w:author="Sarah Thomas" w:date="2014-02-05T07:09:00Z">
        <w:r w:rsidDel="00C9623B">
          <w:delText xml:space="preserve">crown </w:delText>
        </w:r>
      </w:del>
      <w:del w:id="1049"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050" w:author="Sarah Thomas" w:date="2014-03-03T14:08:00Z"/>
        </w:rPr>
      </w:pPr>
      <w:del w:id="1051"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052" w:author="Sarah Thomas" w:date="2014-03-03T14:08:00Z"/>
        </w:rPr>
      </w:pPr>
      <w:del w:id="1053"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054" w:author="Sarah Thomas" w:date="2014-03-03T14:08:00Z"/>
        </w:rPr>
      </w:pPr>
      <w:del w:id="1055"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056" w:author="Sarah Thomas" w:date="2014-03-03T14:08:00Z"/>
        </w:rPr>
      </w:pPr>
      <w:del w:id="1057"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058" w:author="Sarah Thomas" w:date="2014-03-03T14:08:00Z"/>
          <w:highlight w:val="lightGray"/>
        </w:rPr>
      </w:pPr>
      <w:del w:id="1059" w:author="Sarah Thomas" w:date="2014-03-03T14:08:00Z">
        <w:r w:rsidDel="00F15707">
          <w:rPr>
            <w:highlight w:val="lightGray"/>
          </w:rPr>
          <w:br w:type="page"/>
        </w:r>
      </w:del>
    </w:p>
    <w:p w14:paraId="71231A94" w14:textId="77777777" w:rsidR="00F15707" w:rsidRDefault="00F15707">
      <w:pPr>
        <w:pStyle w:val="Heading1"/>
        <w:rPr>
          <w:ins w:id="1060" w:author="Sarah Thomas" w:date="2014-03-03T14:08:00Z"/>
        </w:rPr>
        <w:pPrChange w:id="1061" w:author="Sarah Thomas" w:date="2014-03-03T14:08:00Z">
          <w:pPr>
            <w:widowControl w:val="0"/>
            <w:numPr>
              <w:numId w:val="51"/>
            </w:numPr>
            <w:tabs>
              <w:tab w:val="left" w:pos="220"/>
              <w:tab w:val="left" w:pos="720"/>
            </w:tabs>
            <w:autoSpaceDE w:val="0"/>
            <w:autoSpaceDN w:val="0"/>
            <w:adjustRightInd w:val="0"/>
            <w:spacing w:after="280"/>
            <w:ind w:left="720" w:hanging="720"/>
          </w:pPr>
        </w:pPrChange>
      </w:pPr>
      <w:bookmarkStart w:id="1062" w:name="_Toc255483842"/>
      <w:bookmarkStart w:id="1063" w:name="_Toc253043793"/>
      <w:bookmarkStart w:id="1064" w:name="_Ref253124419"/>
      <w:ins w:id="1065" w:author="Sarah Thomas" w:date="2014-03-03T14:08:00Z">
        <w:r>
          <w:t>System Design</w:t>
        </w:r>
        <w:bookmarkEnd w:id="1062"/>
        <w:r>
          <w:t xml:space="preserve"> </w:t>
        </w:r>
      </w:ins>
    </w:p>
    <w:p w14:paraId="5F311E7A" w14:textId="77777777" w:rsidR="00766C26" w:rsidRPr="00766C26" w:rsidRDefault="00F15707">
      <w:pPr>
        <w:pStyle w:val="BodyText"/>
        <w:rPr>
          <w:ins w:id="1066" w:author="Sarah Thomas" w:date="2014-03-03T14:30:00Z"/>
          <w:highlight w:val="lightGray"/>
          <w:rPrChange w:id="1067" w:author="Sarah Thomas" w:date="2014-03-03T14:30:00Z">
            <w:rPr>
              <w:ins w:id="1068" w:author="Sarah Thomas" w:date="2014-03-03T14:30:00Z"/>
            </w:rPr>
          </w:rPrChange>
        </w:rPr>
        <w:pPrChange w:id="1069" w:author="Sarah Thomas" w:date="2014-03-03T14:16:00Z">
          <w:pPr>
            <w:widowControl w:val="0"/>
            <w:numPr>
              <w:numId w:val="51"/>
            </w:numPr>
            <w:tabs>
              <w:tab w:val="left" w:pos="220"/>
              <w:tab w:val="left" w:pos="720"/>
            </w:tabs>
            <w:autoSpaceDE w:val="0"/>
            <w:autoSpaceDN w:val="0"/>
            <w:adjustRightInd w:val="0"/>
            <w:ind w:left="720" w:hanging="720"/>
          </w:pPr>
        </w:pPrChange>
      </w:pPr>
      <w:proofErr w:type="gramStart"/>
      <w:ins w:id="1070" w:author="Sarah Thomas" w:date="2014-03-03T14:09:00Z">
        <w:r w:rsidRPr="00766C26">
          <w:rPr>
            <w:highlight w:val="lightGray"/>
            <w:rPrChange w:id="1071" w:author="Sarah Thomas" w:date="2014-03-03T14:30:00Z">
              <w:rPr/>
            </w:rPrChange>
          </w:rPr>
          <w:t>brief</w:t>
        </w:r>
        <w:proofErr w:type="gramEnd"/>
        <w:r w:rsidRPr="00766C26">
          <w:rPr>
            <w:highlight w:val="lightGray"/>
            <w:rPrChange w:id="1072" w:author="Sarah Thomas" w:date="2014-03-03T14:30:00Z">
              <w:rPr/>
            </w:rPrChange>
          </w:rPr>
          <w:t xml:space="preserve"> recap of requirements </w:t>
        </w:r>
        <w:r w:rsidRPr="00766C26">
          <w:rPr>
            <w:szCs w:val="24"/>
            <w:highlight w:val="lightGray"/>
            <w:rPrChange w:id="1073" w:author="Sarah Thomas" w:date="2014-03-03T14:30:00Z">
              <w:rPr>
                <w:szCs w:val="24"/>
              </w:rPr>
            </w:rPrChange>
          </w:rPr>
          <w:t> </w:t>
        </w:r>
        <w:r w:rsidRPr="00766C26">
          <w:rPr>
            <w:highlight w:val="lightGray"/>
            <w:rPrChange w:id="1074" w:author="Sarah Thomas" w:date="2014-03-03T14:30:00Z">
              <w:rPr/>
            </w:rPrChange>
          </w:rPr>
          <w:t xml:space="preserve">- system architecture </w:t>
        </w:r>
        <w:r w:rsidRPr="00766C26">
          <w:rPr>
            <w:szCs w:val="24"/>
            <w:highlight w:val="lightGray"/>
            <w:rPrChange w:id="1075" w:author="Sarah Thomas" w:date="2014-03-03T14:30:00Z">
              <w:rPr>
                <w:szCs w:val="24"/>
              </w:rPr>
            </w:rPrChange>
          </w:rPr>
          <w:t> </w:t>
        </w:r>
        <w:r w:rsidRPr="00766C26">
          <w:rPr>
            <w:highlight w:val="lightGray"/>
            <w:rPrChange w:id="1076" w:author="Sarah Thomas" w:date="2014-03-03T14:30:00Z">
              <w:rPr/>
            </w:rPrChange>
          </w:rPr>
          <w:t xml:space="preserve">- main components and their relationships (interface, dbase, servers and clients, etc.) </w:t>
        </w:r>
        <w:r w:rsidRPr="00766C26">
          <w:rPr>
            <w:szCs w:val="24"/>
            <w:highlight w:val="lightGray"/>
            <w:rPrChange w:id="1077" w:author="Sarah Thomas" w:date="2014-03-03T14:30:00Z">
              <w:rPr>
                <w:szCs w:val="24"/>
              </w:rPr>
            </w:rPrChange>
          </w:rPr>
          <w:t> </w:t>
        </w:r>
        <w:r w:rsidRPr="00766C26">
          <w:rPr>
            <w:highlight w:val="lightGray"/>
            <w:rPrChange w:id="1078" w:author="Sarah Thomas" w:date="2014-03-03T14:30:00Z">
              <w:rPr/>
            </w:rPrChange>
          </w:rPr>
          <w:t xml:space="preserve">- </w:t>
        </w:r>
      </w:ins>
    </w:p>
    <w:p w14:paraId="5AE38AF4" w14:textId="77777777" w:rsidR="00766C26" w:rsidRPr="00766C26" w:rsidRDefault="00766C26" w:rsidP="00766C26">
      <w:pPr>
        <w:pStyle w:val="BodyText"/>
        <w:rPr>
          <w:ins w:id="1079" w:author="Sarah Thomas" w:date="2014-03-03T14:30:00Z"/>
          <w:szCs w:val="24"/>
          <w:highlight w:val="lightGray"/>
          <w:rPrChange w:id="1080" w:author="Sarah Thomas" w:date="2014-03-03T14:30:00Z">
            <w:rPr>
              <w:ins w:id="1081" w:author="Sarah Thomas" w:date="2014-03-03T14:30:00Z"/>
              <w:szCs w:val="24"/>
            </w:rPr>
          </w:rPrChange>
        </w:rPr>
      </w:pPr>
      <w:ins w:id="1082" w:author="Sarah Thomas" w:date="2014-03-03T14:30:00Z">
        <w:r w:rsidRPr="00766C26">
          <w:rPr>
            <w:highlight w:val="lightGray"/>
            <w:rPrChange w:id="1083" w:author="Sarah Thomas" w:date="2014-03-03T14:30:00Z">
              <w:rPr/>
            </w:rPrChange>
          </w:rPr>
          <w:t>Implementation</w:t>
        </w:r>
      </w:ins>
    </w:p>
    <w:p w14:paraId="66568955" w14:textId="77777777" w:rsidR="00766C26" w:rsidRPr="00766C26" w:rsidRDefault="00766C26" w:rsidP="00766C26">
      <w:pPr>
        <w:pStyle w:val="BodyText"/>
        <w:rPr>
          <w:ins w:id="1084" w:author="Sarah Thomas" w:date="2014-03-03T14:30:00Z"/>
          <w:szCs w:val="24"/>
          <w:highlight w:val="lightGray"/>
          <w:rPrChange w:id="1085" w:author="Sarah Thomas" w:date="2014-03-03T14:30:00Z">
            <w:rPr>
              <w:ins w:id="1086" w:author="Sarah Thomas" w:date="2014-03-03T14:30:00Z"/>
              <w:szCs w:val="24"/>
            </w:rPr>
          </w:rPrChange>
        </w:rPr>
      </w:pPr>
      <w:ins w:id="1087" w:author="Sarah Thomas" w:date="2014-03-03T14:30:00Z">
        <w:r w:rsidRPr="00766C26">
          <w:rPr>
            <w:highlight w:val="lightGray"/>
            <w:rPrChange w:id="1088" w:author="Sarah Thomas" w:date="2014-03-03T14:30:00Z">
              <w:rPr/>
            </w:rPrChange>
          </w:rPr>
          <w:t xml:space="preserve">- </w:t>
        </w:r>
        <w:proofErr w:type="gramStart"/>
        <w:r w:rsidRPr="00766C26">
          <w:rPr>
            <w:highlight w:val="lightGray"/>
            <w:rPrChange w:id="1089" w:author="Sarah Thomas" w:date="2014-03-03T14:30:00Z">
              <w:rPr/>
            </w:rPrChange>
          </w:rPr>
          <w:t>programming</w:t>
        </w:r>
        <w:proofErr w:type="gramEnd"/>
        <w:r w:rsidRPr="00766C26">
          <w:rPr>
            <w:highlight w:val="lightGray"/>
            <w:rPrChange w:id="1090" w:author="Sarah Thomas" w:date="2014-03-03T14:30:00Z">
              <w:rPr/>
            </w:rPrChange>
          </w:rPr>
          <w:t xml:space="preserve"> language issues</w:t>
        </w:r>
      </w:ins>
    </w:p>
    <w:p w14:paraId="20DF61CA" w14:textId="77777777" w:rsidR="00766C26" w:rsidRPr="00766C26" w:rsidRDefault="00766C26" w:rsidP="00766C26">
      <w:pPr>
        <w:pStyle w:val="BodyText"/>
        <w:rPr>
          <w:ins w:id="1091" w:author="Sarah Thomas" w:date="2014-03-03T14:30:00Z"/>
          <w:szCs w:val="24"/>
          <w:highlight w:val="lightGray"/>
          <w:rPrChange w:id="1092" w:author="Sarah Thomas" w:date="2014-03-03T14:30:00Z">
            <w:rPr>
              <w:ins w:id="1093" w:author="Sarah Thomas" w:date="2014-03-03T14:30:00Z"/>
              <w:szCs w:val="24"/>
            </w:rPr>
          </w:rPrChange>
        </w:rPr>
      </w:pPr>
      <w:ins w:id="1094" w:author="Sarah Thomas" w:date="2014-03-03T14:30:00Z">
        <w:r w:rsidRPr="00766C26">
          <w:rPr>
            <w:highlight w:val="lightGray"/>
            <w:rPrChange w:id="1095" w:author="Sarah Thomas" w:date="2014-03-03T14:30:00Z">
              <w:rPr/>
            </w:rPrChange>
          </w:rPr>
          <w:t xml:space="preserve">- </w:t>
        </w:r>
        <w:proofErr w:type="gramStart"/>
        <w:r w:rsidRPr="00766C26">
          <w:rPr>
            <w:highlight w:val="lightGray"/>
            <w:rPrChange w:id="1096" w:author="Sarah Thomas" w:date="2014-03-03T14:30:00Z">
              <w:rPr/>
            </w:rPrChange>
          </w:rPr>
          <w:t>details</w:t>
        </w:r>
        <w:proofErr w:type="gramEnd"/>
        <w:r w:rsidRPr="00766C26">
          <w:rPr>
            <w:highlight w:val="lightGray"/>
            <w:rPrChange w:id="1097" w:author="Sarah Thomas" w:date="2014-03-03T14:30:00Z">
              <w:rPr/>
            </w:rPrChange>
          </w:rPr>
          <w:t xml:space="preserve"> on implementation of key components of the system (including hardware if applicable)</w:t>
        </w:r>
      </w:ins>
    </w:p>
    <w:p w14:paraId="34B7490B" w14:textId="77777777" w:rsidR="00766C26" w:rsidRPr="00766C26" w:rsidRDefault="00766C26" w:rsidP="00766C26">
      <w:pPr>
        <w:pStyle w:val="BodyText"/>
        <w:rPr>
          <w:ins w:id="1098" w:author="Sarah Thomas" w:date="2014-03-03T14:30:00Z"/>
          <w:szCs w:val="24"/>
          <w:highlight w:val="lightGray"/>
          <w:rPrChange w:id="1099" w:author="Sarah Thomas" w:date="2014-03-03T14:30:00Z">
            <w:rPr>
              <w:ins w:id="1100" w:author="Sarah Thomas" w:date="2014-03-03T14:30:00Z"/>
              <w:szCs w:val="24"/>
            </w:rPr>
          </w:rPrChange>
        </w:rPr>
      </w:pPr>
      <w:ins w:id="1101" w:author="Sarah Thomas" w:date="2014-03-03T14:30:00Z">
        <w:r w:rsidRPr="00766C26">
          <w:rPr>
            <w:highlight w:val="lightGray"/>
            <w:rPrChange w:id="1102" w:author="Sarah Thomas" w:date="2014-03-03T14:30:00Z">
              <w:rPr/>
            </w:rPrChange>
          </w:rPr>
          <w:t xml:space="preserve">- </w:t>
        </w:r>
        <w:proofErr w:type="gramStart"/>
        <w:r w:rsidRPr="00766C26">
          <w:rPr>
            <w:highlight w:val="lightGray"/>
            <w:rPrChange w:id="1103" w:author="Sarah Thomas" w:date="2014-03-03T14:30:00Z">
              <w:rPr/>
            </w:rPrChange>
          </w:rPr>
          <w:t>client</w:t>
        </w:r>
        <w:proofErr w:type="gramEnd"/>
        <w:r w:rsidRPr="00766C26">
          <w:rPr>
            <w:highlight w:val="lightGray"/>
            <w:rPrChange w:id="1104" w:author="Sarah Thomas" w:date="2014-03-03T14:30:00Z">
              <w:rPr/>
            </w:rPrChange>
          </w:rPr>
          <w:t xml:space="preserve"> / server model realisation (if applicable) - overview of code listings (e.g., which files correspond to which classes or functions)</w:t>
        </w:r>
      </w:ins>
    </w:p>
    <w:p w14:paraId="7679E97C" w14:textId="77777777" w:rsidR="00766C26" w:rsidRDefault="00766C26" w:rsidP="00766C26">
      <w:pPr>
        <w:pStyle w:val="BodyText"/>
        <w:rPr>
          <w:ins w:id="1105" w:author="Sarah Thomas" w:date="2014-03-03T14:30:00Z"/>
          <w:szCs w:val="24"/>
        </w:rPr>
      </w:pPr>
      <w:ins w:id="1106" w:author="Sarah Thomas" w:date="2014-03-03T14:30:00Z">
        <w:r w:rsidRPr="00766C26">
          <w:rPr>
            <w:highlight w:val="lightGray"/>
            <w:rPrChange w:id="1107" w:author="Sarah Thomas" w:date="2014-03-03T14:30:00Z">
              <w:rPr/>
            </w:rPrChange>
          </w:rPr>
          <w:t xml:space="preserve">- </w:t>
        </w:r>
        <w:proofErr w:type="gramStart"/>
        <w:r w:rsidRPr="00766C26">
          <w:rPr>
            <w:highlight w:val="lightGray"/>
            <w:rPrChange w:id="1108" w:author="Sarah Thomas" w:date="2014-03-03T14:30:00Z">
              <w:rPr/>
            </w:rPrChange>
          </w:rPr>
          <w:t>tools</w:t>
        </w:r>
        <w:proofErr w:type="gramEnd"/>
        <w:r w:rsidRPr="00766C26">
          <w:rPr>
            <w:highlight w:val="lightGray"/>
            <w:rPrChange w:id="1109" w:author="Sarah Thomas" w:date="2014-03-03T14:30:00Z">
              <w:rPr/>
            </w:rPrChange>
          </w:rPr>
          <w:t xml:space="preserve"> used to produce the code, some indication of which parts of the code have been generated automatically</w:t>
        </w:r>
      </w:ins>
    </w:p>
    <w:p w14:paraId="34D4984D" w14:textId="77777777" w:rsidR="00766C26" w:rsidRDefault="00766C26">
      <w:pPr>
        <w:pStyle w:val="BodyText"/>
        <w:rPr>
          <w:ins w:id="1110" w:author="Sarah Thomas" w:date="2014-03-03T14:27:00Z"/>
        </w:rPr>
        <w:pPrChange w:id="1111" w:author="Sarah Thomas" w:date="2014-03-03T14:16:00Z">
          <w:pPr>
            <w:widowControl w:val="0"/>
            <w:numPr>
              <w:numId w:val="51"/>
            </w:numPr>
            <w:tabs>
              <w:tab w:val="left" w:pos="220"/>
              <w:tab w:val="left" w:pos="720"/>
            </w:tabs>
            <w:autoSpaceDE w:val="0"/>
            <w:autoSpaceDN w:val="0"/>
            <w:adjustRightInd w:val="0"/>
            <w:ind w:left="720" w:hanging="720"/>
          </w:pPr>
        </w:pPrChange>
      </w:pPr>
    </w:p>
    <w:p w14:paraId="1556A76B" w14:textId="007E442A" w:rsidR="00766C26" w:rsidRDefault="00766C26">
      <w:pPr>
        <w:pStyle w:val="Heading1"/>
        <w:rPr>
          <w:ins w:id="1112" w:author="Sarah Thomas" w:date="2014-03-05T14:54:00Z"/>
        </w:rPr>
        <w:pPrChange w:id="1113" w:author="Sarah Thomas" w:date="2014-03-05T14:54:00Z">
          <w:pPr>
            <w:widowControl w:val="0"/>
            <w:numPr>
              <w:numId w:val="51"/>
            </w:numPr>
            <w:tabs>
              <w:tab w:val="left" w:pos="220"/>
              <w:tab w:val="left" w:pos="720"/>
            </w:tabs>
            <w:autoSpaceDE w:val="0"/>
            <w:autoSpaceDN w:val="0"/>
            <w:adjustRightInd w:val="0"/>
            <w:ind w:left="720" w:hanging="720"/>
          </w:pPr>
        </w:pPrChange>
      </w:pPr>
      <w:bookmarkStart w:id="1114" w:name="_Toc255483843"/>
      <w:ins w:id="1115" w:author="Sarah Thomas" w:date="2014-03-03T14:09:00Z">
        <w:r>
          <w:t>Use C</w:t>
        </w:r>
        <w:r w:rsidR="00F15707">
          <w:t>ases</w:t>
        </w:r>
      </w:ins>
      <w:bookmarkEnd w:id="1114"/>
    </w:p>
    <w:p w14:paraId="72C6E934" w14:textId="15129174" w:rsidR="003F0A6F" w:rsidRDefault="003F0A6F">
      <w:pPr>
        <w:rPr>
          <w:ins w:id="1116" w:author="Sarah Thomas" w:date="2014-03-05T14:59:00Z"/>
        </w:rPr>
        <w:pPrChange w:id="1117" w:author="Sarah Thomas" w:date="2014-03-05T14:54:00Z">
          <w:pPr>
            <w:widowControl w:val="0"/>
            <w:numPr>
              <w:numId w:val="51"/>
            </w:numPr>
            <w:tabs>
              <w:tab w:val="left" w:pos="220"/>
              <w:tab w:val="left" w:pos="720"/>
            </w:tabs>
            <w:autoSpaceDE w:val="0"/>
            <w:autoSpaceDN w:val="0"/>
            <w:adjustRightInd w:val="0"/>
            <w:ind w:left="720" w:hanging="720"/>
          </w:pPr>
        </w:pPrChange>
      </w:pPr>
      <w:ins w:id="1118" w:author="Sarah Thomas" w:date="2014-03-05T14:54:00Z">
        <w:r>
          <w:t xml:space="preserve">This section summarises how each of the use cases set out in the SRS document </w:t>
        </w:r>
        <w:r w:rsidRPr="003F0A6F">
          <w:rPr>
            <w:highlight w:val="lightGray"/>
            <w:rPrChange w:id="1119" w:author="Sarah Thomas" w:date="2014-03-05T14:55:00Z">
              <w:rPr/>
            </w:rPrChange>
          </w:rPr>
          <w:t>cite</w:t>
        </w:r>
        <w:r>
          <w:t xml:space="preserve"> has been </w:t>
        </w:r>
      </w:ins>
      <w:ins w:id="1120" w:author="Sarah Thomas" w:date="2014-03-05T14:55:00Z">
        <w:r>
          <w:t>achieved.</w:t>
        </w:r>
      </w:ins>
    </w:p>
    <w:p w14:paraId="215DCA73" w14:textId="29DB78AC" w:rsidR="003F0A6F" w:rsidRPr="003F0A6F" w:rsidRDefault="003F0A6F">
      <w:pPr>
        <w:pStyle w:val="BodyText"/>
        <w:rPr>
          <w:ins w:id="1121" w:author="Sarah Thomas" w:date="2014-03-05T14:57:00Z"/>
        </w:rPr>
        <w:pPrChange w:id="1122" w:author="Sarah Thomas" w:date="2014-03-05T14:59:00Z">
          <w:pPr>
            <w:widowControl w:val="0"/>
            <w:numPr>
              <w:numId w:val="51"/>
            </w:numPr>
            <w:tabs>
              <w:tab w:val="left" w:pos="220"/>
              <w:tab w:val="left" w:pos="720"/>
            </w:tabs>
            <w:autoSpaceDE w:val="0"/>
            <w:autoSpaceDN w:val="0"/>
            <w:adjustRightInd w:val="0"/>
            <w:ind w:left="720" w:hanging="720"/>
          </w:pPr>
        </w:pPrChange>
      </w:pPr>
      <w:ins w:id="1123" w:author="Sarah Thomas" w:date="2014-03-05T14:59:00Z">
        <w:r w:rsidRPr="003F0A6F">
          <w:rPr>
            <w:highlight w:val="lightGray"/>
            <w:rPrChange w:id="1124" w:author="Sarah Thomas" w:date="2014-03-05T14:59:00Z">
              <w:rPr/>
            </w:rPrChange>
          </w:rPr>
          <w:t>Probably repeat diagram from SRS here</w:t>
        </w:r>
      </w:ins>
    </w:p>
    <w:p w14:paraId="04D3718C" w14:textId="24385D3E" w:rsidR="003F0A6F" w:rsidRPr="003F0A6F" w:rsidRDefault="003F0A6F">
      <w:pPr>
        <w:pStyle w:val="BodyText"/>
        <w:rPr>
          <w:ins w:id="1125" w:author="Sarah Thomas" w:date="2014-03-03T14:09:00Z"/>
        </w:rPr>
        <w:pPrChange w:id="1126" w:author="Sarah Thomas" w:date="2014-03-05T14:57:00Z">
          <w:pPr>
            <w:widowControl w:val="0"/>
            <w:numPr>
              <w:numId w:val="51"/>
            </w:numPr>
            <w:tabs>
              <w:tab w:val="left" w:pos="220"/>
              <w:tab w:val="left" w:pos="720"/>
            </w:tabs>
            <w:autoSpaceDE w:val="0"/>
            <w:autoSpaceDN w:val="0"/>
            <w:adjustRightInd w:val="0"/>
            <w:ind w:left="720" w:hanging="720"/>
          </w:pPr>
        </w:pPrChange>
      </w:pPr>
      <w:ins w:id="1127" w:author="Sarah Thomas" w:date="2014-03-05T14:57:00Z">
        <w:r w:rsidRPr="003F0A6F">
          <w:rPr>
            <w:highlight w:val="lightGray"/>
            <w:rPrChange w:id="1128" w:author="Sarah Thomas" w:date="2014-03-05T14:58:00Z">
              <w:rPr/>
            </w:rPrChange>
          </w:rPr>
          <w:t xml:space="preserve">We could indicate level of implementation from 0-100%. Most require validation, error checking </w:t>
        </w:r>
      </w:ins>
      <w:ins w:id="1129" w:author="Sarah Thomas" w:date="2014-03-05T14:58:00Z">
        <w:r w:rsidRPr="003F0A6F">
          <w:rPr>
            <w:highlight w:val="lightGray"/>
            <w:rPrChange w:id="1130" w:author="Sarah Thomas" w:date="2014-03-05T14:58:00Z">
              <w:rPr/>
            </w:rPrChange>
          </w:rPr>
          <w:t>and the authentication to be implemented.</w:t>
        </w:r>
      </w:ins>
    </w:p>
    <w:p w14:paraId="16FB8BED" w14:textId="0B3BC77C" w:rsidR="00B443C3" w:rsidRDefault="00B443C3" w:rsidP="00B443C3">
      <w:pPr>
        <w:pStyle w:val="Heading3"/>
        <w:rPr>
          <w:ins w:id="1131" w:author="Sarah Thomas" w:date="2014-03-05T14:38:00Z"/>
        </w:rPr>
      </w:pPr>
      <w:bookmarkStart w:id="1132" w:name="_Toc253195707"/>
      <w:ins w:id="1133" w:author="Sarah Thomas" w:date="2014-03-05T14:36:00Z">
        <w:r>
          <w:t>Use Case Description</w:t>
        </w:r>
        <w:bookmarkEnd w:id="1132"/>
        <w:r>
          <w:t xml:space="preserve"> Implementations</w:t>
        </w:r>
      </w:ins>
    </w:p>
    <w:p w14:paraId="06955287" w14:textId="298BC376" w:rsidR="00B443C3" w:rsidRDefault="00B443C3">
      <w:pPr>
        <w:rPr>
          <w:ins w:id="1134" w:author="Sarah Thomas" w:date="2014-03-05T14:38:00Z"/>
        </w:rPr>
        <w:pPrChange w:id="1135" w:author="Sarah Thomas" w:date="2014-03-05T14:38:00Z">
          <w:pPr>
            <w:pStyle w:val="Heading3"/>
          </w:pPr>
        </w:pPrChange>
      </w:pPr>
      <w:ins w:id="1136" w:author="Sarah Thomas" w:date="2014-03-05T14:38:00Z">
        <w:r w:rsidRPr="001F3959">
          <w:rPr>
            <w:b/>
          </w:rPr>
          <w:t>New User Registration</w:t>
        </w:r>
      </w:ins>
    </w:p>
    <w:p w14:paraId="71D6451B" w14:textId="5842423E" w:rsidR="00B443C3" w:rsidRPr="0073101D" w:rsidRDefault="00B31AB9">
      <w:pPr>
        <w:pStyle w:val="BodyText"/>
        <w:rPr>
          <w:ins w:id="1137" w:author="Sarah Thomas" w:date="2014-03-05T14:36:00Z"/>
        </w:rPr>
        <w:pPrChange w:id="1138" w:author="Sarah Thomas" w:date="2014-03-05T14:38:00Z">
          <w:pPr>
            <w:pStyle w:val="Heading3"/>
          </w:pPr>
        </w:pPrChange>
      </w:pPr>
      <w:ins w:id="1139" w:author="Sarah Thomas" w:date="2014-03-12T12:29:00Z">
        <w:r w:rsidRPr="00B31AB9">
          <w:rPr>
            <w:highlight w:val="lightGray"/>
            <w:rPrChange w:id="1140" w:author="Sarah Thomas" w:date="2014-03-12T12:30:00Z">
              <w:rPr/>
            </w:rPrChange>
          </w:rPr>
          <w:t>BAHIT</w:t>
        </w:r>
      </w:ins>
    </w:p>
    <w:p w14:paraId="4B33BC61" w14:textId="0B47573C" w:rsidR="00B443C3" w:rsidRDefault="00AD448B" w:rsidP="00B443C3">
      <w:pPr>
        <w:spacing w:after="0"/>
        <w:rPr>
          <w:ins w:id="1141" w:author="Sarah Thomas" w:date="2014-03-05T14:46:00Z"/>
          <w:b/>
        </w:rPr>
      </w:pPr>
      <w:ins w:id="1142" w:author="Sarah Thomas" w:date="2014-03-05T14:46:00Z">
        <w:r w:rsidRPr="001F3959">
          <w:rPr>
            <w:b/>
          </w:rPr>
          <w:t>User login</w:t>
        </w:r>
      </w:ins>
    </w:p>
    <w:p w14:paraId="5398482C" w14:textId="77777777" w:rsidR="00B31AB9" w:rsidRPr="0073101D" w:rsidRDefault="00B31AB9" w:rsidP="00B31AB9">
      <w:pPr>
        <w:pStyle w:val="BodyText"/>
        <w:rPr>
          <w:ins w:id="1143" w:author="Sarah Thomas" w:date="2014-03-12T12:30:00Z"/>
        </w:rPr>
      </w:pPr>
      <w:ins w:id="1144" w:author="Sarah Thomas" w:date="2014-03-12T12:30:00Z">
        <w:r w:rsidRPr="00400ED9">
          <w:rPr>
            <w:highlight w:val="lightGray"/>
          </w:rPr>
          <w:t>BAHIT</w:t>
        </w:r>
        <w:bookmarkStart w:id="1145" w:name="_GoBack"/>
        <w:bookmarkEnd w:id="1145"/>
      </w:ins>
    </w:p>
    <w:p w14:paraId="1C5D309B" w14:textId="5205C1B5" w:rsidR="00B443C3" w:rsidRDefault="00B443C3" w:rsidP="00B443C3">
      <w:pPr>
        <w:pStyle w:val="BodyText"/>
        <w:rPr>
          <w:ins w:id="1146" w:author="Sarah Thomas" w:date="2014-03-05T14:57:00Z"/>
          <w:b/>
        </w:rPr>
      </w:pPr>
      <w:ins w:id="1147" w:author="Sarah Thomas" w:date="2014-03-05T14:39:00Z">
        <w:r w:rsidRPr="001F3959">
          <w:rPr>
            <w:b/>
          </w:rPr>
          <w:t>Search Public profile</w:t>
        </w:r>
      </w:ins>
      <w:ins w:id="1148"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149" w:author="Sarah Thomas" w:date="2014-03-05T14:42:00Z"/>
        </w:rPr>
      </w:pPr>
      <w:ins w:id="1150" w:author="Sarah Thomas" w:date="2014-03-05T14:40:00Z">
        <w:r>
          <w:t>The search page allows any user to search public profiles by name and skills offered</w:t>
        </w:r>
      </w:ins>
      <w:ins w:id="1151" w:author="Sarah Thomas" w:date="2014-03-05T14:42:00Z">
        <w:r>
          <w:t xml:space="preserve"> and to search for ventures by their titles or the skills offered.</w:t>
        </w:r>
      </w:ins>
    </w:p>
    <w:p w14:paraId="41E513BF" w14:textId="454C48BC" w:rsidR="00B443C3" w:rsidRPr="00B443C3" w:rsidRDefault="00B443C3" w:rsidP="00B443C3">
      <w:pPr>
        <w:pStyle w:val="BodyText"/>
        <w:rPr>
          <w:ins w:id="1152" w:author="Sarah Thomas" w:date="2014-03-05T14:36:00Z"/>
        </w:rPr>
      </w:pPr>
      <w:ins w:id="1153" w:author="Sarah Thomas" w:date="2014-03-05T14:43:00Z">
        <w:r w:rsidRPr="00B443C3">
          <w:rPr>
            <w:highlight w:val="lightGray"/>
            <w:rPrChange w:id="1154" w:author="Sarah Thomas" w:date="2014-03-05T14:43:00Z">
              <w:rPr/>
            </w:rPrChange>
          </w:rPr>
          <w:t>This could easily be extended to allow search of bio details and venture description – any volunteers???</w:t>
        </w:r>
      </w:ins>
    </w:p>
    <w:p w14:paraId="494AC148" w14:textId="77CAD538" w:rsidR="00B443C3" w:rsidRDefault="00B443C3" w:rsidP="00B443C3">
      <w:pPr>
        <w:pStyle w:val="BodyText"/>
        <w:rPr>
          <w:ins w:id="1155" w:author="Sarah Thomas" w:date="2014-03-05T14:57:00Z"/>
          <w:b/>
        </w:rPr>
      </w:pPr>
      <w:ins w:id="1156" w:author="Sarah Thomas" w:date="2014-03-05T14:40:00Z">
        <w:r w:rsidRPr="001F3959">
          <w:rPr>
            <w:b/>
          </w:rPr>
          <w:t>View Public profile</w:t>
        </w:r>
      </w:ins>
    </w:p>
    <w:p w14:paraId="3B62C120" w14:textId="25F4033E" w:rsidR="00B443C3" w:rsidRPr="00B443C3" w:rsidRDefault="00B443C3" w:rsidP="00B443C3">
      <w:pPr>
        <w:pStyle w:val="BodyText"/>
        <w:rPr>
          <w:ins w:id="1157" w:author="Sarah Thomas" w:date="2014-03-05T14:36:00Z"/>
        </w:rPr>
      </w:pPr>
      <w:ins w:id="1158" w:author="Sarah Thomas" w:date="2014-03-05T14:41:00Z">
        <w:r>
          <w:t>As a result of a search or by seeing a users name in the team of a venture any user can view another users public profile</w:t>
        </w:r>
      </w:ins>
      <w:ins w:id="1159" w:author="Sarah Thomas" w:date="2014-03-05T14:44:00Z">
        <w:r w:rsidR="00AD448B">
          <w:t xml:space="preserve">. A </w:t>
        </w:r>
      </w:ins>
      <w:ins w:id="1160" w:author="Sarah Thomas" w:date="2014-03-05T14:45:00Z">
        <w:r w:rsidR="00AD448B">
          <w:t>URL</w:t>
        </w:r>
      </w:ins>
      <w:ins w:id="1161" w:author="Sarah Thomas" w:date="2014-03-05T14:44:00Z">
        <w:r w:rsidR="00AD448B">
          <w:t xml:space="preserve"> can also be provided </w:t>
        </w:r>
      </w:ins>
      <w:ins w:id="1162" w:author="Sarah Thomas" w:date="2014-03-05T14:45:00Z">
        <w:r w:rsidR="00AD448B">
          <w:t>or shared to allow direct access to a public profile.</w:t>
        </w:r>
      </w:ins>
    </w:p>
    <w:p w14:paraId="2437E062" w14:textId="1C8FC2F0" w:rsidR="00B443C3" w:rsidRDefault="00B443C3" w:rsidP="00B443C3">
      <w:pPr>
        <w:pStyle w:val="BodyText"/>
        <w:rPr>
          <w:ins w:id="1163" w:author="Sarah Thomas" w:date="2014-03-05T14:57:00Z"/>
          <w:b/>
        </w:rPr>
      </w:pPr>
      <w:ins w:id="1164" w:author="Sarah Thomas" w:date="2014-03-05T14:43:00Z">
        <w:r w:rsidRPr="001F3959">
          <w:rPr>
            <w:b/>
          </w:rPr>
          <w:t>View ventures details</w:t>
        </w:r>
      </w:ins>
    </w:p>
    <w:p w14:paraId="532834EC" w14:textId="688C2AA9" w:rsidR="00AD448B" w:rsidRPr="007C76CB" w:rsidRDefault="00B443C3" w:rsidP="00AD448B">
      <w:pPr>
        <w:pStyle w:val="BodyText"/>
        <w:rPr>
          <w:ins w:id="1165" w:author="Sarah Thomas" w:date="2014-03-05T14:45:00Z"/>
        </w:rPr>
      </w:pPr>
      <w:ins w:id="1166" w:author="Sarah Thomas" w:date="2014-03-05T14:44:00Z">
        <w:r>
          <w:t xml:space="preserve">As a result of a search any user can view </w:t>
        </w:r>
        <w:r w:rsidR="00AD448B">
          <w:t>a venture page.</w:t>
        </w:r>
      </w:ins>
      <w:ins w:id="1167"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168" w:author="Sarah Thomas" w:date="2014-03-05T14:46:00Z"/>
          <w:b/>
        </w:rPr>
      </w:pPr>
      <w:ins w:id="1169" w:author="Sarah Thomas" w:date="2014-03-05T14:46:00Z">
        <w:r w:rsidRPr="001F3959">
          <w:rPr>
            <w:b/>
          </w:rPr>
          <w:lastRenderedPageBreak/>
          <w:t>Edit private profile</w:t>
        </w:r>
      </w:ins>
    </w:p>
    <w:p w14:paraId="57521A82" w14:textId="536CB9FA" w:rsidR="00AD448B" w:rsidRPr="00AD448B" w:rsidRDefault="00AD448B" w:rsidP="00B443C3">
      <w:pPr>
        <w:pStyle w:val="BodyText"/>
        <w:rPr>
          <w:ins w:id="1170" w:author="Sarah Thomas" w:date="2014-03-05T14:36:00Z"/>
          <w:highlight w:val="yellow"/>
        </w:rPr>
      </w:pPr>
      <w:ins w:id="1171" w:author="Sarah Thomas" w:date="2014-03-05T14:46:00Z">
        <w:r w:rsidRPr="00AD448B">
          <w:rPr>
            <w:rPrChange w:id="1172" w:author="Sarah Thomas" w:date="2014-03-05T14:46:00Z">
              <w:rPr>
                <w:b/>
              </w:rPr>
            </w:rPrChange>
          </w:rPr>
          <w:t xml:space="preserve">A </w:t>
        </w:r>
      </w:ins>
      <w:ins w:id="1173" w:author="Sarah Thomas" w:date="2014-03-05T14:47:00Z">
        <w:r w:rsidRPr="00AD448B">
          <w:rPr>
            <w:highlight w:val="lightGray"/>
            <w:rPrChange w:id="1174" w:author="Sarah Thomas" w:date="2014-03-05T14:47:00Z">
              <w:rPr/>
            </w:rPrChange>
          </w:rPr>
          <w:t>registered</w:t>
        </w:r>
        <w:r>
          <w:t xml:space="preserve"> </w:t>
        </w:r>
      </w:ins>
      <w:ins w:id="1175" w:author="Sarah Thomas" w:date="2014-03-05T14:46:00Z">
        <w:r w:rsidRPr="00AD448B">
          <w:rPr>
            <w:rPrChange w:id="1176" w:author="Sarah Thomas" w:date="2014-03-05T14:46:00Z">
              <w:rPr>
                <w:b/>
              </w:rPr>
            </w:rPrChange>
          </w:rPr>
          <w:t xml:space="preserve">user </w:t>
        </w:r>
        <w:r>
          <w:t>can edit their profile</w:t>
        </w:r>
      </w:ins>
    </w:p>
    <w:p w14:paraId="52B3D5C3" w14:textId="0E9A5480" w:rsidR="00B443C3" w:rsidRDefault="00AD448B" w:rsidP="00B443C3">
      <w:pPr>
        <w:pStyle w:val="BodyText"/>
        <w:rPr>
          <w:ins w:id="1177" w:author="Sarah Thomas" w:date="2014-03-05T14:48:00Z"/>
          <w:b/>
        </w:rPr>
      </w:pPr>
      <w:ins w:id="1178" w:author="Sarah Thomas" w:date="2014-03-05T14:48:00Z">
        <w:r w:rsidRPr="001F3959">
          <w:rPr>
            <w:b/>
          </w:rPr>
          <w:t>Contact another user</w:t>
        </w:r>
      </w:ins>
    </w:p>
    <w:p w14:paraId="51A862D4" w14:textId="5691BA05" w:rsidR="00AD448B" w:rsidRPr="00AD448B" w:rsidRDefault="00AD448B" w:rsidP="00B443C3">
      <w:pPr>
        <w:pStyle w:val="BodyText"/>
        <w:rPr>
          <w:ins w:id="1179" w:author="Sarah Thomas" w:date="2014-03-05T14:36:00Z"/>
          <w:rFonts w:asciiTheme="majorBidi" w:hAnsiTheme="majorBidi"/>
          <w:highlight w:val="lightGray"/>
        </w:rPr>
      </w:pPr>
      <w:ins w:id="1180" w:author="Sarah Thomas" w:date="2014-03-05T14:48:00Z">
        <w:r w:rsidRPr="00AD448B">
          <w:rPr>
            <w:rPrChange w:id="1181"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182" w:author="Sarah Thomas" w:date="2014-03-05T14:36:00Z"/>
          <w:rFonts w:asciiTheme="majorBidi" w:hAnsiTheme="majorBidi"/>
          <w:highlight w:val="lightGray"/>
        </w:rPr>
      </w:pPr>
      <w:ins w:id="1183" w:author="Sarah Thomas" w:date="2014-03-05T14:49:00Z">
        <w:r w:rsidRPr="001F3959">
          <w:rPr>
            <w:b/>
          </w:rPr>
          <w:t>Create a new venture</w:t>
        </w:r>
      </w:ins>
    </w:p>
    <w:p w14:paraId="7986917F" w14:textId="56392866" w:rsidR="00B443C3" w:rsidRPr="00AD448B" w:rsidRDefault="00AD448B" w:rsidP="00B443C3">
      <w:pPr>
        <w:pStyle w:val="BodyText"/>
        <w:rPr>
          <w:ins w:id="1184" w:author="Sarah Thomas" w:date="2014-03-05T14:36:00Z"/>
          <w:rFonts w:asciiTheme="majorBidi" w:hAnsiTheme="majorBidi"/>
          <w:rPrChange w:id="1185" w:author="Sarah Thomas" w:date="2014-03-05T14:49:00Z">
            <w:rPr>
              <w:ins w:id="1186" w:author="Sarah Thomas" w:date="2014-03-05T14:36:00Z"/>
              <w:rFonts w:asciiTheme="majorBidi" w:hAnsiTheme="majorBidi"/>
              <w:highlight w:val="lightGray"/>
            </w:rPr>
          </w:rPrChange>
        </w:rPr>
      </w:pPr>
      <w:ins w:id="1187" w:author="Sarah Thomas" w:date="2014-03-05T14:49:00Z">
        <w:r w:rsidRPr="00AD448B">
          <w:rPr>
            <w:highlight w:val="lightGray"/>
            <w:rPrChange w:id="1188" w:author="Sarah Thomas" w:date="2014-03-05T14:49:00Z">
              <w:rPr/>
            </w:rPrChange>
          </w:rPr>
          <w:t>Registered user from the University eco-</w:t>
        </w:r>
        <w:proofErr w:type="gramStart"/>
        <w:r w:rsidRPr="00AD448B">
          <w:rPr>
            <w:highlight w:val="lightGray"/>
            <w:rPrChange w:id="1189" w:author="Sarah Thomas" w:date="2014-03-05T14:49:00Z">
              <w:rPr/>
            </w:rPrChange>
          </w:rPr>
          <w:t>system</w:t>
        </w:r>
        <w:r>
          <w:rPr>
            <w:highlight w:val="lightGray"/>
          </w:rPr>
          <w:t xml:space="preserve"> </w:t>
        </w:r>
        <w:r>
          <w:t xml:space="preserve"> </w:t>
        </w:r>
        <w:r w:rsidRPr="00AD448B">
          <w:rPr>
            <w:rPrChange w:id="1190" w:author="Sarah Thomas" w:date="2014-03-05T14:49:00Z">
              <w:rPr>
                <w:highlight w:val="lightGray"/>
              </w:rPr>
            </w:rPrChange>
          </w:rPr>
          <w:t>a</w:t>
        </w:r>
        <w:proofErr w:type="gramEnd"/>
        <w:r w:rsidRPr="00AD448B">
          <w:rPr>
            <w:rPrChange w:id="1191" w:author="Sarah Thomas" w:date="2014-03-05T14:49:00Z">
              <w:rPr>
                <w:highlight w:val="lightGray"/>
              </w:rPr>
            </w:rPrChange>
          </w:rPr>
          <w:t xml:space="preserve"> </w:t>
        </w:r>
        <w:r>
          <w:t>user can create a new venture by entering a title and then proceeding to the edit venture page to full in the remaining details.</w:t>
        </w:r>
      </w:ins>
    </w:p>
    <w:p w14:paraId="2534780E" w14:textId="0DB8EA76" w:rsidR="00B443C3" w:rsidRDefault="00AD448B" w:rsidP="00B443C3">
      <w:pPr>
        <w:pStyle w:val="BodyText"/>
        <w:rPr>
          <w:ins w:id="1192" w:author="Sarah Thomas" w:date="2014-03-05T14:50:00Z"/>
          <w:b/>
        </w:rPr>
      </w:pPr>
      <w:ins w:id="1193" w:author="Sarah Thomas" w:date="2014-03-05T14:50:00Z">
        <w:r w:rsidRPr="001F3959">
          <w:rPr>
            <w:b/>
          </w:rPr>
          <w:t>Enter private team area</w:t>
        </w:r>
      </w:ins>
    </w:p>
    <w:p w14:paraId="0A075F2D" w14:textId="77629614" w:rsidR="00AD448B" w:rsidRPr="00AD448B" w:rsidRDefault="00AD448B" w:rsidP="00B443C3">
      <w:pPr>
        <w:pStyle w:val="BodyText"/>
        <w:rPr>
          <w:ins w:id="1194" w:author="Sarah Thomas" w:date="2014-03-05T14:36:00Z"/>
          <w:rFonts w:asciiTheme="majorBidi" w:hAnsiTheme="majorBidi"/>
          <w:highlight w:val="lightGray"/>
        </w:rPr>
      </w:pPr>
      <w:ins w:id="1195" w:author="Sarah Thomas" w:date="2014-03-05T14:50:00Z">
        <w:r w:rsidRPr="00AD448B">
          <w:rPr>
            <w:highlight w:val="lightGray"/>
            <w:rPrChange w:id="1196" w:author="Sarah Thomas" w:date="2014-03-05T14:51:00Z">
              <w:rPr>
                <w:b/>
              </w:rPr>
            </w:rPrChange>
          </w:rPr>
          <w:t>Not implemented – any volunteers?</w:t>
        </w:r>
      </w:ins>
    </w:p>
    <w:p w14:paraId="19122473" w14:textId="0DF5E58C" w:rsidR="00B443C3" w:rsidRDefault="00AD448B" w:rsidP="00B443C3">
      <w:pPr>
        <w:pStyle w:val="BodyText"/>
        <w:rPr>
          <w:ins w:id="1197" w:author="Sarah Thomas" w:date="2014-03-05T14:51:00Z"/>
          <w:b/>
        </w:rPr>
      </w:pPr>
      <w:ins w:id="1198" w:author="Sarah Thomas" w:date="2014-03-05T14:51:00Z">
        <w:r w:rsidRPr="001F3959">
          <w:rPr>
            <w:b/>
          </w:rPr>
          <w:t>Build team</w:t>
        </w:r>
      </w:ins>
    </w:p>
    <w:p w14:paraId="2D73E674" w14:textId="763929F6" w:rsidR="00AD448B" w:rsidRPr="00AD448B" w:rsidRDefault="00AD448B" w:rsidP="00B443C3">
      <w:pPr>
        <w:pStyle w:val="BodyText"/>
        <w:rPr>
          <w:ins w:id="1199" w:author="Sarah Thomas" w:date="2014-03-05T14:36:00Z"/>
          <w:rFonts w:asciiTheme="majorBidi" w:hAnsiTheme="majorBidi"/>
          <w:highlight w:val="lightGray"/>
        </w:rPr>
      </w:pPr>
      <w:ins w:id="1200" w:author="Sarah Thomas" w:date="2014-03-05T14:51:00Z">
        <w:r w:rsidRPr="00AD448B">
          <w:rPr>
            <w:highlight w:val="lightGray"/>
            <w:rPrChange w:id="1201" w:author="Sarah Thomas" w:date="2014-03-05T14:51:00Z">
              <w:rPr>
                <w:b/>
              </w:rPr>
            </w:rPrChange>
          </w:rPr>
          <w:t>Sort of started but not finished</w:t>
        </w:r>
      </w:ins>
    </w:p>
    <w:p w14:paraId="680D0E91" w14:textId="2D8BF728" w:rsidR="00B443C3" w:rsidRPr="00AD448B" w:rsidRDefault="00AD448B" w:rsidP="00B443C3">
      <w:pPr>
        <w:pStyle w:val="BodyText"/>
        <w:rPr>
          <w:ins w:id="1202" w:author="Sarah Thomas" w:date="2014-03-05T14:36:00Z"/>
          <w:b/>
          <w:highlight w:val="yellow"/>
          <w:rPrChange w:id="1203" w:author="Sarah Thomas" w:date="2014-03-05T14:51:00Z">
            <w:rPr>
              <w:ins w:id="1204" w:author="Sarah Thomas" w:date="2014-03-05T14:36:00Z"/>
              <w:highlight w:val="yellow"/>
            </w:rPr>
          </w:rPrChange>
        </w:rPr>
      </w:pPr>
      <w:ins w:id="1205" w:author="Sarah Thomas" w:date="2014-03-05T14:52:00Z">
        <w:r w:rsidRPr="0080393E">
          <w:rPr>
            <w:b/>
          </w:rPr>
          <w:t>Site administrator</w:t>
        </w:r>
      </w:ins>
    </w:p>
    <w:p w14:paraId="07099DE8" w14:textId="1EB5530E" w:rsidR="00B443C3" w:rsidRPr="00B443C3" w:rsidRDefault="00AD448B">
      <w:pPr>
        <w:rPr>
          <w:ins w:id="1206" w:author="Sarah Thomas" w:date="2014-03-03T14:28:00Z"/>
        </w:rPr>
        <w:pPrChange w:id="1207" w:author="Sarah Thomas" w:date="2014-03-05T14:36:00Z">
          <w:pPr>
            <w:widowControl w:val="0"/>
            <w:numPr>
              <w:numId w:val="51"/>
            </w:numPr>
            <w:tabs>
              <w:tab w:val="left" w:pos="220"/>
              <w:tab w:val="left" w:pos="720"/>
            </w:tabs>
            <w:autoSpaceDE w:val="0"/>
            <w:autoSpaceDN w:val="0"/>
            <w:adjustRightInd w:val="0"/>
            <w:ind w:left="720" w:hanging="720"/>
          </w:pPr>
        </w:pPrChange>
      </w:pPr>
      <w:ins w:id="1208" w:author="Sarah Thomas" w:date="2014-03-05T14:52:00Z">
        <w:r w:rsidRPr="00AD448B">
          <w:rPr>
            <w:highlight w:val="lightGray"/>
            <w:rPrChange w:id="1209" w:author="Sarah Thomas" w:date="2014-03-05T14:52:00Z">
              <w:rPr/>
            </w:rPrChange>
          </w:rPr>
          <w:t>Not implemented</w:t>
        </w:r>
      </w:ins>
    </w:p>
    <w:p w14:paraId="5AE1506D" w14:textId="36188D2C" w:rsidR="00766C26" w:rsidRDefault="00766C26">
      <w:pPr>
        <w:pStyle w:val="Heading2"/>
        <w:rPr>
          <w:ins w:id="1210" w:author="Sarah Thomas" w:date="2014-03-05T15:00:00Z"/>
        </w:rPr>
        <w:pPrChange w:id="1211" w:author="Sarah Thomas" w:date="2014-03-03T14:28:00Z">
          <w:pPr>
            <w:widowControl w:val="0"/>
            <w:autoSpaceDE w:val="0"/>
            <w:autoSpaceDN w:val="0"/>
            <w:adjustRightInd w:val="0"/>
          </w:pPr>
        </w:pPrChange>
      </w:pPr>
      <w:bookmarkStart w:id="1212" w:name="_Toc255483844"/>
      <w:ins w:id="1213" w:author="Sarah Thomas" w:date="2014-03-03T14:09:00Z">
        <w:r>
          <w:t>Class Definitions</w:t>
        </w:r>
      </w:ins>
      <w:bookmarkEnd w:id="1212"/>
    </w:p>
    <w:p w14:paraId="63B135B3" w14:textId="03DB92DF" w:rsidR="003F0A6F" w:rsidRPr="003F0A6F" w:rsidRDefault="003F0A6F">
      <w:pPr>
        <w:rPr>
          <w:ins w:id="1214" w:author="Sarah Thomas" w:date="2014-03-03T14:09:00Z"/>
        </w:rPr>
        <w:pPrChange w:id="1215" w:author="Sarah Thomas" w:date="2014-03-05T15:00:00Z">
          <w:pPr>
            <w:widowControl w:val="0"/>
            <w:autoSpaceDE w:val="0"/>
            <w:autoSpaceDN w:val="0"/>
            <w:adjustRightInd w:val="0"/>
          </w:pPr>
        </w:pPrChange>
      </w:pPr>
      <w:ins w:id="1216" w:author="Sarah Thomas" w:date="2014-03-05T15:00:00Z">
        <w:r w:rsidRPr="003F0A6F">
          <w:rPr>
            <w:highlight w:val="lightGray"/>
            <w:rPrChange w:id="1217" w:author="Sarah Thomas" w:date="2014-03-05T15:00:00Z">
              <w:rPr/>
            </w:rPrChange>
          </w:rPr>
          <w:t>Any volunteers</w:t>
        </w:r>
        <w:r>
          <w:t>?</w:t>
        </w:r>
      </w:ins>
    </w:p>
    <w:p w14:paraId="6C55E3FF" w14:textId="6A3BEF67" w:rsidR="00766C26" w:rsidRDefault="000548EA">
      <w:pPr>
        <w:pStyle w:val="Heading2"/>
        <w:rPr>
          <w:ins w:id="1218" w:author="Sarah Thomas" w:date="2014-03-05T10:35:00Z"/>
        </w:rPr>
        <w:pPrChange w:id="1219" w:author="Sarah Thomas" w:date="2014-03-03T14:29:00Z">
          <w:pPr>
            <w:widowControl w:val="0"/>
            <w:autoSpaceDE w:val="0"/>
            <w:autoSpaceDN w:val="0"/>
            <w:adjustRightInd w:val="0"/>
          </w:pPr>
        </w:pPrChange>
      </w:pPr>
      <w:bookmarkStart w:id="1220" w:name="_Toc255483845"/>
      <w:ins w:id="1221" w:author="Sarah Thomas" w:date="2014-03-03T14:29:00Z">
        <w:r>
          <w:t>Overview of Code L</w:t>
        </w:r>
        <w:r w:rsidR="00766C26">
          <w:t>istings</w:t>
        </w:r>
      </w:ins>
      <w:bookmarkEnd w:id="1220"/>
    </w:p>
    <w:p w14:paraId="37E4212C" w14:textId="35ED7CE2" w:rsidR="00FB0B3E" w:rsidRDefault="00FB0B3E">
      <w:pPr>
        <w:pStyle w:val="Heading4"/>
        <w:rPr>
          <w:ins w:id="1222" w:author="Sarah Thomas" w:date="2014-03-05T10:44:00Z"/>
        </w:rPr>
        <w:pPrChange w:id="1223" w:author="Sarah Thomas" w:date="2014-03-05T10:37:00Z">
          <w:pPr>
            <w:widowControl w:val="0"/>
            <w:autoSpaceDE w:val="0"/>
            <w:autoSpaceDN w:val="0"/>
            <w:adjustRightInd w:val="0"/>
          </w:pPr>
        </w:pPrChange>
      </w:pPr>
      <w:proofErr w:type="gramStart"/>
      <w:ins w:id="1224" w:author="Sarah Thomas" w:date="2014-03-05T10:35:00Z">
        <w:r>
          <w:t>app</w:t>
        </w:r>
        <w:proofErr w:type="gramEnd"/>
        <w:r>
          <w:t>/</w:t>
        </w:r>
      </w:ins>
      <w:proofErr w:type="spellStart"/>
      <w:ins w:id="1225" w:author="Sarah Thomas" w:date="2014-03-05T10:36:00Z">
        <w:r>
          <w:t>routes.php</w:t>
        </w:r>
      </w:ins>
      <w:proofErr w:type="spellEnd"/>
    </w:p>
    <w:p w14:paraId="508D6614" w14:textId="7E4180FD" w:rsidR="00FB0B3E" w:rsidRDefault="00FB0B3E">
      <w:pPr>
        <w:pStyle w:val="BodyText"/>
        <w:rPr>
          <w:ins w:id="1226" w:author="Sarah Thomas" w:date="2014-03-05T10:48:00Z"/>
        </w:rPr>
        <w:pPrChange w:id="1227" w:author="Sarah Thomas" w:date="2014-03-05T10:44:00Z">
          <w:pPr>
            <w:widowControl w:val="0"/>
            <w:autoSpaceDE w:val="0"/>
            <w:autoSpaceDN w:val="0"/>
            <w:adjustRightInd w:val="0"/>
          </w:pPr>
        </w:pPrChange>
      </w:pPr>
      <w:ins w:id="1228" w:author="Sarah Thomas" w:date="2014-03-05T10:44:00Z">
        <w:r>
          <w:t xml:space="preserve">This file contains all the routing instructions for the application. Most of the routes direct requests at a named controller to </w:t>
        </w:r>
      </w:ins>
      <w:ins w:id="1229" w:author="Sarah Thomas" w:date="2014-03-05T10:45:00Z">
        <w:r>
          <w:t>separate</w:t>
        </w:r>
      </w:ins>
      <w:ins w:id="1230" w:author="Sarah Thomas" w:date="2014-03-05T10:44:00Z">
        <w:r>
          <w:t xml:space="preserve"> </w:t>
        </w:r>
      </w:ins>
      <w:ins w:id="1231" w:author="Sarah Thomas" w:date="2014-03-05T10:45:00Z">
        <w:r w:rsidR="00106A76">
          <w:t>application logic from routes.</w:t>
        </w:r>
      </w:ins>
      <w:ins w:id="1232" w:author="Sarah Thomas" w:date="2014-03-05T10:54:00Z">
        <w:r w:rsidR="00106A76">
          <w:t xml:space="preserve"> For example the URL:  /</w:t>
        </w:r>
        <w:proofErr w:type="spellStart"/>
        <w:r w:rsidR="00106A76">
          <w:t>publicProfile</w:t>
        </w:r>
        <w:proofErr w:type="spellEnd"/>
        <w:r w:rsidR="00106A76">
          <w:t xml:space="preserve">/1 follows </w:t>
        </w:r>
      </w:ins>
      <w:ins w:id="1233" w:author="Sarah Thomas" w:date="2014-03-05T10:59:00Z">
        <w:r w:rsidR="00B53DCC">
          <w:t>this</w:t>
        </w:r>
      </w:ins>
      <w:ins w:id="1234" w:author="Sarah Thomas" w:date="2014-03-05T10:54:00Z">
        <w:r w:rsidR="00106A76">
          <w:t xml:space="preserve"> route:</w:t>
        </w:r>
      </w:ins>
    </w:p>
    <w:p w14:paraId="2C7E6320" w14:textId="77777777" w:rsidR="00106A76" w:rsidRDefault="00106A76">
      <w:pPr>
        <w:pStyle w:val="code"/>
        <w:rPr>
          <w:ins w:id="1235" w:author="Sarah Thomas" w:date="2014-03-05T10:48:00Z"/>
        </w:rPr>
        <w:pPrChange w:id="1236" w:author="Sarah Thomas" w:date="2014-03-05T10:50:00Z">
          <w:pPr>
            <w:widowControl w:val="0"/>
            <w:autoSpaceDE w:val="0"/>
            <w:autoSpaceDN w:val="0"/>
            <w:adjustRightInd w:val="0"/>
          </w:pPr>
        </w:pPrChange>
      </w:pPr>
      <w:ins w:id="1237"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238" w:author="Sarah Thomas" w:date="2014-03-05T10:51:00Z"/>
        </w:rPr>
        <w:pPrChange w:id="1239" w:author="Sarah Thomas" w:date="2014-03-05T10:50:00Z">
          <w:pPr>
            <w:widowControl w:val="0"/>
            <w:autoSpaceDE w:val="0"/>
            <w:autoSpaceDN w:val="0"/>
            <w:adjustRightInd w:val="0"/>
          </w:pPr>
        </w:pPrChange>
      </w:pPr>
      <w:ins w:id="1240"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241" w:author="Sarah Thomas" w:date="2014-03-05T10:57:00Z"/>
        </w:rPr>
        <w:pPrChange w:id="1242" w:author="Sarah Thomas" w:date="2014-03-05T10:51:00Z">
          <w:pPr>
            <w:widowControl w:val="0"/>
            <w:autoSpaceDE w:val="0"/>
            <w:autoSpaceDN w:val="0"/>
            <w:adjustRightInd w:val="0"/>
          </w:pPr>
        </w:pPrChange>
      </w:pPr>
      <w:ins w:id="1243" w:author="Sarah Thomas" w:date="2014-03-05T10:51:00Z">
        <w:r>
          <w:t xml:space="preserve">This routes a request with the parameter </w:t>
        </w:r>
      </w:ins>
      <w:ins w:id="1244" w:author="Sarah Thomas" w:date="2014-03-05T10:55:00Z">
        <w:r>
          <w:rPr>
            <w:i/>
          </w:rPr>
          <w:t>id=1</w:t>
        </w:r>
      </w:ins>
      <w:ins w:id="1245" w:author="Sarah Thomas" w:date="2014-03-05T10:51:00Z">
        <w:r>
          <w:t xml:space="preserve"> to the </w:t>
        </w:r>
      </w:ins>
      <w:proofErr w:type="spellStart"/>
      <w:ins w:id="1246" w:author="Sarah Thomas" w:date="2014-03-05T10:52:00Z">
        <w:r w:rsidRPr="00106A76">
          <w:rPr>
            <w:i/>
            <w:rPrChange w:id="1247" w:author="Sarah Thomas" w:date="2014-03-05T10:53:00Z">
              <w:rPr/>
            </w:rPrChange>
          </w:rPr>
          <w:t>showPublicProfile</w:t>
        </w:r>
        <w:proofErr w:type="spellEnd"/>
        <w:r>
          <w:t xml:space="preserve"> function of the </w:t>
        </w:r>
        <w:proofErr w:type="spellStart"/>
        <w:r w:rsidRPr="00106A76">
          <w:rPr>
            <w:i/>
            <w:rPrChange w:id="1248" w:author="Sarah Thomas" w:date="2014-03-05T10:53:00Z">
              <w:rPr/>
            </w:rPrChange>
          </w:rPr>
          <w:t>ProfileController</w:t>
        </w:r>
      </w:ins>
      <w:proofErr w:type="spellEnd"/>
      <w:ins w:id="1249" w:author="Sarah Thomas" w:date="2014-03-05T10:53:00Z">
        <w:r>
          <w:t xml:space="preserve">. </w:t>
        </w:r>
      </w:ins>
    </w:p>
    <w:p w14:paraId="33743419" w14:textId="79AE5B5E" w:rsidR="00B53DCC" w:rsidRDefault="00B53DCC">
      <w:pPr>
        <w:pStyle w:val="BodyText"/>
        <w:rPr>
          <w:ins w:id="1250" w:author="Sarah Thomas" w:date="2014-03-05T10:57:00Z"/>
        </w:rPr>
        <w:pPrChange w:id="1251" w:author="Sarah Thomas" w:date="2014-03-05T10:51:00Z">
          <w:pPr>
            <w:widowControl w:val="0"/>
            <w:autoSpaceDE w:val="0"/>
            <w:autoSpaceDN w:val="0"/>
            <w:adjustRightInd w:val="0"/>
          </w:pPr>
        </w:pPrChange>
      </w:pPr>
      <w:ins w:id="1252" w:author="Sarah Thomas" w:date="2014-03-05T10:57:00Z">
        <w:r>
          <w:t xml:space="preserve">Routes can go straight to views instead of controllers, for example the route to the </w:t>
        </w:r>
      </w:ins>
      <w:ins w:id="1253" w:author="Sarah Thomas" w:date="2014-03-05T10:58:00Z">
        <w:r>
          <w:t>search</w:t>
        </w:r>
      </w:ins>
      <w:ins w:id="1254" w:author="Sarah Thomas" w:date="2014-03-05T10:57:00Z">
        <w:r>
          <w:t xml:space="preserve"> page view:</w:t>
        </w:r>
      </w:ins>
    </w:p>
    <w:p w14:paraId="27B6AF8D" w14:textId="77777777" w:rsidR="00B53DCC" w:rsidRDefault="00B53DCC">
      <w:pPr>
        <w:pStyle w:val="code"/>
        <w:rPr>
          <w:ins w:id="1255" w:author="Sarah Thomas" w:date="2014-03-05T10:58:00Z"/>
        </w:rPr>
        <w:pPrChange w:id="1256" w:author="Sarah Thomas" w:date="2014-03-05T10:58:00Z">
          <w:pPr>
            <w:widowControl w:val="0"/>
            <w:autoSpaceDE w:val="0"/>
            <w:autoSpaceDN w:val="0"/>
            <w:adjustRightInd w:val="0"/>
          </w:pPr>
        </w:pPrChange>
      </w:pPr>
      <w:ins w:id="1257" w:author="Sarah Thomas" w:date="2014-03-05T10:58:00Z">
        <w:r>
          <w:t>Route</w:t>
        </w:r>
        <w:proofErr w:type="gramStart"/>
        <w:r>
          <w:t>::</w:t>
        </w:r>
        <w:proofErr w:type="gramEnd"/>
        <w:r>
          <w:t>get('search', function()</w:t>
        </w:r>
      </w:ins>
    </w:p>
    <w:p w14:paraId="26796A66" w14:textId="77777777" w:rsidR="00B53DCC" w:rsidRDefault="00B53DCC">
      <w:pPr>
        <w:pStyle w:val="code"/>
        <w:rPr>
          <w:ins w:id="1258" w:author="Sarah Thomas" w:date="2014-03-05T10:58:00Z"/>
        </w:rPr>
      </w:pPr>
      <w:ins w:id="1259" w:author="Sarah Thomas" w:date="2014-03-05T10:58:00Z">
        <w:r>
          <w:t>{</w:t>
        </w:r>
      </w:ins>
    </w:p>
    <w:p w14:paraId="1AF38B0C" w14:textId="77777777" w:rsidR="00B53DCC" w:rsidRDefault="00B53DCC">
      <w:pPr>
        <w:pStyle w:val="code"/>
        <w:rPr>
          <w:ins w:id="1260" w:author="Sarah Thomas" w:date="2014-03-05T10:58:00Z"/>
        </w:rPr>
      </w:pPr>
      <w:ins w:id="1261"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262" w:author="Sarah Thomas" w:date="2014-03-05T10:48:00Z"/>
        </w:rPr>
        <w:pPrChange w:id="1263" w:author="Sarah Thomas" w:date="2014-03-05T10:58:00Z">
          <w:pPr>
            <w:widowControl w:val="0"/>
            <w:autoSpaceDE w:val="0"/>
            <w:autoSpaceDN w:val="0"/>
            <w:adjustRightInd w:val="0"/>
          </w:pPr>
        </w:pPrChange>
      </w:pPr>
      <w:ins w:id="1264" w:author="Sarah Thomas" w:date="2014-03-05T10:58:00Z">
        <w:r>
          <w:t>});</w:t>
        </w:r>
      </w:ins>
    </w:p>
    <w:p w14:paraId="7FB8B355" w14:textId="061D4499" w:rsidR="00106A76" w:rsidRDefault="00B53DCC">
      <w:pPr>
        <w:pStyle w:val="Heading4"/>
        <w:rPr>
          <w:ins w:id="1265" w:author="Sarah Thomas" w:date="2014-03-05T11:01:00Z"/>
        </w:rPr>
        <w:pPrChange w:id="1266" w:author="Sarah Thomas" w:date="2014-03-05T11:01:00Z">
          <w:pPr>
            <w:widowControl w:val="0"/>
            <w:autoSpaceDE w:val="0"/>
            <w:autoSpaceDN w:val="0"/>
            <w:adjustRightInd w:val="0"/>
          </w:pPr>
        </w:pPrChange>
      </w:pPr>
      <w:proofErr w:type="gramStart"/>
      <w:ins w:id="1267" w:author="Sarah Thomas" w:date="2014-03-05T11:01:00Z">
        <w:r>
          <w:t>app</w:t>
        </w:r>
        <w:proofErr w:type="gramEnd"/>
        <w:r>
          <w:t>/models/</w:t>
        </w:r>
      </w:ins>
    </w:p>
    <w:p w14:paraId="2BDD6312" w14:textId="56C99B15" w:rsidR="00B53DCC" w:rsidRDefault="00B53DCC">
      <w:pPr>
        <w:pStyle w:val="BodyText"/>
        <w:rPr>
          <w:ins w:id="1268" w:author="Sarah Thomas" w:date="2014-03-05T11:09:00Z"/>
        </w:rPr>
        <w:pPrChange w:id="1269" w:author="Sarah Thomas" w:date="2014-03-05T11:15:00Z">
          <w:pPr>
            <w:widowControl w:val="0"/>
            <w:autoSpaceDE w:val="0"/>
            <w:autoSpaceDN w:val="0"/>
            <w:adjustRightInd w:val="0"/>
          </w:pPr>
        </w:pPrChange>
      </w:pPr>
      <w:ins w:id="1270" w:author="Sarah Thomas" w:date="2014-03-05T11:01:00Z">
        <w:r>
          <w:t xml:space="preserve">This folder contains classes </w:t>
        </w:r>
      </w:ins>
      <w:ins w:id="1271" w:author="Sarah Thomas" w:date="2014-03-05T11:02:00Z">
        <w:r>
          <w:t xml:space="preserve">that correspond to tables in the database. </w:t>
        </w:r>
      </w:ins>
      <w:ins w:id="1272" w:author="Sarah Thomas" w:date="2014-03-05T11:03:00Z">
        <w:r>
          <w:t>These classes extend the Laravel Eloquent class and for</w:t>
        </w:r>
      </w:ins>
      <w:ins w:id="1273" w:author="Sarah Thomas" w:date="2014-03-05T11:06:00Z">
        <w:r>
          <w:t>m</w:t>
        </w:r>
      </w:ins>
      <w:ins w:id="1274" w:author="Sarah Thomas" w:date="2014-03-05T11:03:00Z">
        <w:r>
          <w:t xml:space="preserve"> the foundations for Laravel</w:t>
        </w:r>
      </w:ins>
      <w:ins w:id="1275" w:author="Sarah Thomas" w:date="2014-03-05T11:04:00Z">
        <w:r>
          <w:t>’</w:t>
        </w:r>
      </w:ins>
      <w:ins w:id="1276" w:author="Sarah Thomas" w:date="2014-03-05T11:03:00Z">
        <w:r>
          <w:t xml:space="preserve">s object relational </w:t>
        </w:r>
      </w:ins>
      <w:ins w:id="1277" w:author="Sarah Thomas" w:date="2014-03-05T11:04:00Z">
        <w:r>
          <w:t>mapping</w:t>
        </w:r>
      </w:ins>
      <w:ins w:id="1278" w:author="Sarah Thomas" w:date="2014-03-05T11:03:00Z">
        <w:r>
          <w:t xml:space="preserve"> </w:t>
        </w:r>
      </w:ins>
      <w:ins w:id="1279" w:author="Sarah Thomas" w:date="2014-03-05T11:04:00Z">
        <w:r>
          <w:t>(ORM)</w:t>
        </w:r>
      </w:ins>
      <w:ins w:id="1280" w:author="Sarah Thomas" w:date="2014-03-05T11:05:00Z">
        <w:r>
          <w:t>. By convention each class is named</w:t>
        </w:r>
      </w:ins>
      <w:ins w:id="1281" w:author="Sarah Thomas" w:date="2014-03-05T11:06:00Z">
        <w:r>
          <w:t xml:space="preserve"> as a singular</w:t>
        </w:r>
        <w:r w:rsidR="0053530D">
          <w:t xml:space="preserve"> of the plural table name, with a capitalised first letter. Thus the class </w:t>
        </w:r>
        <w:r w:rsidR="0053530D" w:rsidRPr="0053530D">
          <w:rPr>
            <w:i/>
            <w:rPrChange w:id="1282" w:author="Sarah Thomas" w:date="2014-03-05T11:07:00Z">
              <w:rPr/>
            </w:rPrChange>
          </w:rPr>
          <w:t>Message</w:t>
        </w:r>
        <w:r w:rsidR="0053530D">
          <w:t xml:space="preserve"> maps to the </w:t>
        </w:r>
      </w:ins>
      <w:ins w:id="1283" w:author="Sarah Thomas" w:date="2014-03-05T11:07:00Z">
        <w:r w:rsidR="0053530D">
          <w:lastRenderedPageBreak/>
          <w:t>table</w:t>
        </w:r>
      </w:ins>
      <w:ins w:id="1284" w:author="Sarah Thomas" w:date="2014-03-05T11:06:00Z">
        <w:r w:rsidR="0053530D">
          <w:t xml:space="preserve"> </w:t>
        </w:r>
      </w:ins>
      <w:ins w:id="1285" w:author="Sarah Thomas" w:date="2014-03-05T11:07:00Z">
        <w:r w:rsidR="0053530D" w:rsidRPr="0053530D">
          <w:rPr>
            <w:i/>
            <w:rPrChange w:id="1286" w:author="Sarah Thomas" w:date="2014-03-05T11:07:00Z">
              <w:rPr/>
            </w:rPrChange>
          </w:rPr>
          <w:t>messages</w:t>
        </w:r>
        <w:r w:rsidR="0053530D">
          <w:t xml:space="preserve">. Column names in the database correspond to properties </w:t>
        </w:r>
      </w:ins>
      <w:ins w:id="1287" w:author="Sarah Thomas" w:date="2014-03-05T11:08:00Z">
        <w:r w:rsidR="0053530D">
          <w:t xml:space="preserve">in the class, so the </w:t>
        </w:r>
      </w:ins>
      <w:ins w:id="1288" w:author="Sarah Thomas" w:date="2014-03-05T11:11:00Z">
        <w:r w:rsidR="0053530D" w:rsidRPr="0053530D">
          <w:rPr>
            <w:i/>
            <w:rPrChange w:id="1289" w:author="Sarah Thomas" w:date="2014-03-05T11:11:00Z">
              <w:rPr/>
            </w:rPrChange>
          </w:rPr>
          <w:t>body</w:t>
        </w:r>
      </w:ins>
      <w:ins w:id="1290" w:author="Sarah Thomas" w:date="2014-03-05T11:08:00Z">
        <w:r w:rsidR="0053530D">
          <w:t xml:space="preserve"> column of a row in the</w:t>
        </w:r>
      </w:ins>
      <w:ins w:id="1291" w:author="Sarah Thomas" w:date="2014-03-05T11:10:00Z">
        <w:r w:rsidR="0053530D">
          <w:t xml:space="preserve"> corresponding</w:t>
        </w:r>
      </w:ins>
      <w:ins w:id="1292" w:author="Sarah Thomas" w:date="2014-03-05T11:08:00Z">
        <w:r w:rsidR="0053530D">
          <w:t xml:space="preserve"> </w:t>
        </w:r>
        <w:r w:rsidR="0053530D" w:rsidRPr="0053530D">
          <w:rPr>
            <w:i/>
            <w:rPrChange w:id="1293" w:author="Sarah Thomas" w:date="2014-03-05T11:09:00Z">
              <w:rPr/>
            </w:rPrChange>
          </w:rPr>
          <w:t>messages</w:t>
        </w:r>
        <w:r w:rsidR="0053530D">
          <w:t xml:space="preserve"> table can be </w:t>
        </w:r>
      </w:ins>
      <w:ins w:id="1294" w:author="Sarah Thomas" w:date="2014-03-05T11:11:00Z">
        <w:r w:rsidR="0053530D">
          <w:t>set</w:t>
        </w:r>
      </w:ins>
      <w:ins w:id="1295" w:author="Sarah Thomas" w:date="2014-03-05T11:08:00Z">
        <w:r w:rsidR="0053530D">
          <w:t xml:space="preserve"> by:</w:t>
        </w:r>
      </w:ins>
    </w:p>
    <w:p w14:paraId="70B3ABD0" w14:textId="77777777" w:rsidR="0053530D" w:rsidRDefault="0053530D">
      <w:pPr>
        <w:pStyle w:val="code"/>
        <w:rPr>
          <w:ins w:id="1296" w:author="Sarah Thomas" w:date="2014-03-05T11:14:00Z"/>
        </w:rPr>
        <w:pPrChange w:id="1297" w:author="Sarah Thomas" w:date="2014-03-05T11:13:00Z">
          <w:pPr>
            <w:widowControl w:val="0"/>
            <w:autoSpaceDE w:val="0"/>
            <w:autoSpaceDN w:val="0"/>
            <w:adjustRightInd w:val="0"/>
          </w:pPr>
        </w:pPrChange>
      </w:pPr>
    </w:p>
    <w:p w14:paraId="37D33B08" w14:textId="77777777" w:rsidR="0053530D" w:rsidRDefault="0053530D" w:rsidP="0053530D">
      <w:pPr>
        <w:pStyle w:val="code"/>
        <w:rPr>
          <w:ins w:id="1298" w:author="Sarah Thomas" w:date="2014-03-05T11:14:00Z"/>
        </w:rPr>
      </w:pPr>
      <w:ins w:id="1299" w:author="Sarah Thomas" w:date="2014-03-05T11:14:00Z">
        <w:r>
          <w:t>//create a new object of Message Class</w:t>
        </w:r>
      </w:ins>
    </w:p>
    <w:p w14:paraId="5A97A1D3" w14:textId="3719B7F9" w:rsidR="0053530D" w:rsidRDefault="0053530D">
      <w:pPr>
        <w:pStyle w:val="code"/>
        <w:rPr>
          <w:ins w:id="1300" w:author="Sarah Thomas" w:date="2014-03-05T11:14:00Z"/>
        </w:rPr>
        <w:pPrChange w:id="1301" w:author="Sarah Thomas" w:date="2014-03-05T11:13:00Z">
          <w:pPr>
            <w:widowControl w:val="0"/>
            <w:autoSpaceDE w:val="0"/>
            <w:autoSpaceDN w:val="0"/>
            <w:adjustRightInd w:val="0"/>
          </w:pPr>
        </w:pPrChange>
      </w:pPr>
      <w:ins w:id="1302" w:author="Sarah Thomas" w:date="2014-03-05T11:09:00Z">
        <w:r>
          <w:t>$</w:t>
        </w:r>
        <w:proofErr w:type="gramStart"/>
        <w:r>
          <w:t>message</w:t>
        </w:r>
        <w:proofErr w:type="gramEnd"/>
        <w:r>
          <w:t xml:space="preserve"> = new Message;</w:t>
        </w:r>
      </w:ins>
      <w:ins w:id="1303" w:author="Sarah Thomas" w:date="2014-03-05T11:12:00Z">
        <w:r>
          <w:t xml:space="preserve">  </w:t>
        </w:r>
      </w:ins>
    </w:p>
    <w:p w14:paraId="6ED61179" w14:textId="77777777" w:rsidR="0053530D" w:rsidRDefault="0053530D" w:rsidP="0053530D">
      <w:pPr>
        <w:pStyle w:val="code"/>
        <w:rPr>
          <w:ins w:id="1304" w:author="Sarah Thomas" w:date="2014-03-05T11:14:00Z"/>
        </w:rPr>
      </w:pPr>
      <w:ins w:id="1305" w:author="Sarah Thomas" w:date="2014-03-05T11:14:00Z">
        <w:r>
          <w:t>//body property now available and maps to database column</w:t>
        </w:r>
      </w:ins>
    </w:p>
    <w:p w14:paraId="6CB0022C" w14:textId="77777777" w:rsidR="0053530D" w:rsidRDefault="0053530D">
      <w:pPr>
        <w:pStyle w:val="code"/>
        <w:rPr>
          <w:ins w:id="1306" w:author="Sarah Thomas" w:date="2014-03-05T11:12:00Z"/>
        </w:rPr>
        <w:pPrChange w:id="1307" w:author="Sarah Thomas" w:date="2014-03-05T11:13:00Z">
          <w:pPr>
            <w:widowControl w:val="0"/>
            <w:autoSpaceDE w:val="0"/>
            <w:autoSpaceDN w:val="0"/>
            <w:adjustRightInd w:val="0"/>
          </w:pPr>
        </w:pPrChange>
      </w:pPr>
      <w:ins w:id="1308" w:author="Sarah Thomas" w:date="2014-03-05T11:10:00Z">
        <w:r>
          <w:t>$</w:t>
        </w:r>
        <w:proofErr w:type="gramStart"/>
        <w:r>
          <w:t>message</w:t>
        </w:r>
        <w:proofErr w:type="gramEnd"/>
        <w:r>
          <w:t>-&gt;</w:t>
        </w:r>
      </w:ins>
      <w:ins w:id="1309" w:author="Sarah Thomas" w:date="2014-03-05T11:11:00Z">
        <w:r>
          <w:t>body = ‘This is some text in the message body</w:t>
        </w:r>
      </w:ins>
      <w:ins w:id="1310" w:author="Sarah Thomas" w:date="2014-03-05T11:12:00Z">
        <w:r>
          <w:t xml:space="preserve">’  </w:t>
        </w:r>
      </w:ins>
    </w:p>
    <w:p w14:paraId="1C740F88" w14:textId="5090B1C9" w:rsidR="0053530D" w:rsidRDefault="0053530D">
      <w:pPr>
        <w:pStyle w:val="BodyText"/>
        <w:rPr>
          <w:ins w:id="1311" w:author="Sarah Thomas" w:date="2014-03-05T11:15:00Z"/>
        </w:rPr>
        <w:pPrChange w:id="1312" w:author="Sarah Thomas" w:date="2014-03-05T11:13:00Z">
          <w:pPr>
            <w:widowControl w:val="0"/>
            <w:autoSpaceDE w:val="0"/>
            <w:autoSpaceDN w:val="0"/>
            <w:adjustRightInd w:val="0"/>
          </w:pPr>
        </w:pPrChange>
      </w:pPr>
      <w:ins w:id="1313" w:author="Sarah Thomas" w:date="2014-03-05T11:15:00Z">
        <w:r>
          <w:t>Validation can also be added to models</w:t>
        </w:r>
      </w:ins>
    </w:p>
    <w:p w14:paraId="256937DC" w14:textId="5A015511" w:rsidR="0053530D" w:rsidRDefault="0053530D">
      <w:pPr>
        <w:pStyle w:val="BodyText"/>
        <w:rPr>
          <w:ins w:id="1314" w:author="Sarah Thomas" w:date="2014-03-05T11:16:00Z"/>
        </w:rPr>
        <w:pPrChange w:id="1315" w:author="Sarah Thomas" w:date="2014-03-05T11:13:00Z">
          <w:pPr>
            <w:widowControl w:val="0"/>
            <w:autoSpaceDE w:val="0"/>
            <w:autoSpaceDN w:val="0"/>
            <w:adjustRightInd w:val="0"/>
          </w:pPr>
        </w:pPrChange>
      </w:pPr>
      <w:proofErr w:type="spellStart"/>
      <w:proofErr w:type="gramStart"/>
      <w:ins w:id="1316" w:author="Sarah Thomas" w:date="2014-03-05T11:15:00Z">
        <w:r w:rsidRPr="0053530D">
          <w:rPr>
            <w:highlight w:val="lightGray"/>
            <w:rPrChange w:id="1317" w:author="Sarah Thomas" w:date="2014-03-05T11:15:00Z">
              <w:rPr/>
            </w:rPrChange>
          </w:rPr>
          <w:t>Enaam</w:t>
        </w:r>
        <w:proofErr w:type="spellEnd"/>
        <w:r w:rsidRPr="0053530D">
          <w:rPr>
            <w:highlight w:val="lightGray"/>
            <w:rPrChange w:id="1318" w:author="Sarah Thomas" w:date="2014-03-05T11:15:00Z">
              <w:rPr/>
            </w:rPrChange>
          </w:rPr>
          <w:t xml:space="preserve"> ?</w:t>
        </w:r>
      </w:ins>
      <w:proofErr w:type="gramEnd"/>
    </w:p>
    <w:p w14:paraId="189F1210" w14:textId="3BBF5D01" w:rsidR="00294E61" w:rsidRDefault="00294E61">
      <w:pPr>
        <w:pStyle w:val="Heading4"/>
        <w:rPr>
          <w:ins w:id="1319" w:author="Sarah Thomas" w:date="2014-03-05T11:20:00Z"/>
        </w:rPr>
        <w:pPrChange w:id="1320" w:author="Sarah Thomas" w:date="2014-03-05T11:19:00Z">
          <w:pPr>
            <w:widowControl w:val="0"/>
            <w:autoSpaceDE w:val="0"/>
            <w:autoSpaceDN w:val="0"/>
            <w:adjustRightInd w:val="0"/>
          </w:pPr>
        </w:pPrChange>
      </w:pPr>
      <w:proofErr w:type="gramStart"/>
      <w:ins w:id="1321" w:author="Sarah Thomas" w:date="2014-03-05T11:18:00Z">
        <w:r>
          <w:t>views</w:t>
        </w:r>
        <w:proofErr w:type="gramEnd"/>
        <w:r>
          <w:t>/</w:t>
        </w:r>
        <w:proofErr w:type="spellStart"/>
        <w:r w:rsidRPr="00294E61">
          <w:t>createVenture.blade</w:t>
        </w:r>
      </w:ins>
      <w:ins w:id="1322" w:author="Sarah Thomas" w:date="2014-03-05T11:19:00Z">
        <w:r>
          <w:t>.php</w:t>
        </w:r>
      </w:ins>
      <w:proofErr w:type="spellEnd"/>
    </w:p>
    <w:p w14:paraId="63681CAF" w14:textId="7DCAACB4" w:rsidR="00294E61" w:rsidRDefault="00294E61">
      <w:pPr>
        <w:pStyle w:val="BodyText"/>
        <w:rPr>
          <w:ins w:id="1323" w:author="Sarah Thomas" w:date="2014-03-05T11:32:00Z"/>
        </w:rPr>
        <w:pPrChange w:id="1324" w:author="Sarah Thomas" w:date="2014-03-05T11:32:00Z">
          <w:pPr>
            <w:widowControl w:val="0"/>
            <w:autoSpaceDE w:val="0"/>
            <w:autoSpaceDN w:val="0"/>
            <w:adjustRightInd w:val="0"/>
          </w:pPr>
        </w:pPrChange>
      </w:pPr>
      <w:ins w:id="1325" w:author="Sarah Thomas" w:date="2014-03-05T11:20:00Z">
        <w:r>
          <w:t xml:space="preserve">This view </w:t>
        </w:r>
      </w:ins>
      <w:ins w:id="1326" w:author="Sarah Thomas" w:date="2014-03-05T11:21:00Z">
        <w:r>
          <w:t xml:space="preserve">allows a logged in </w:t>
        </w:r>
        <w:proofErr w:type="gramStart"/>
        <w:r>
          <w:t xml:space="preserve">user </w:t>
        </w:r>
        <w:r w:rsidRPr="00294E61">
          <w:rPr>
            <w:highlight w:val="lightGray"/>
            <w:rPrChange w:id="1327" w:author="Sarah Thomas" w:date="2014-03-05T11:22:00Z">
              <w:rPr/>
            </w:rPrChange>
          </w:rPr>
          <w:t>?</w:t>
        </w:r>
        <w:proofErr w:type="gramEnd"/>
        <w:r w:rsidRPr="00294E61">
          <w:rPr>
            <w:highlight w:val="lightGray"/>
            <w:rPrChange w:id="1328" w:author="Sarah Thomas" w:date="2014-03-05T11:22:00Z">
              <w:rPr/>
            </w:rPrChange>
          </w:rPr>
          <w:t>?</w:t>
        </w:r>
        <w:proofErr w:type="gramStart"/>
        <w:r w:rsidRPr="00294E61">
          <w:rPr>
            <w:highlight w:val="lightGray"/>
            <w:rPrChange w:id="1329" w:author="Sarah Thomas" w:date="2014-03-05T11:22:00Z">
              <w:rPr/>
            </w:rPrChange>
          </w:rPr>
          <w:t>user</w:t>
        </w:r>
        <w:proofErr w:type="gramEnd"/>
        <w:r w:rsidRPr="00294E61">
          <w:rPr>
            <w:highlight w:val="lightGray"/>
            <w:rPrChange w:id="1330" w:author="Sarah Thomas" w:date="2014-03-05T11:22:00Z">
              <w:rPr/>
            </w:rPrChange>
          </w:rPr>
          <w:t xml:space="preserve"> type??</w:t>
        </w:r>
        <w:r>
          <w:t xml:space="preserve"> </w:t>
        </w:r>
        <w:proofErr w:type="gramStart"/>
        <w:r>
          <w:t>to</w:t>
        </w:r>
        <w:proofErr w:type="gramEnd"/>
        <w:r>
          <w:t xml:space="preserve"> create a new venture</w:t>
        </w:r>
      </w:ins>
      <w:ins w:id="1331" w:author="Sarah Thomas" w:date="2014-03-05T11:22:00Z">
        <w:r>
          <w:t xml:space="preserve"> and give it a title</w:t>
        </w:r>
      </w:ins>
      <w:ins w:id="1332" w:author="Sarah Thomas" w:date="2014-03-05T11:23:00Z">
        <w:r>
          <w:t xml:space="preserve">. This creates a new </w:t>
        </w:r>
        <w:r w:rsidRPr="00294E61">
          <w:rPr>
            <w:i/>
            <w:rPrChange w:id="1333" w:author="Sarah Thomas" w:date="2014-03-05T11:23:00Z">
              <w:rPr/>
            </w:rPrChange>
          </w:rPr>
          <w:t>ventures</w:t>
        </w:r>
        <w:r>
          <w:rPr>
            <w:i/>
          </w:rPr>
          <w:t xml:space="preserve"> </w:t>
        </w:r>
        <w:r>
          <w:t xml:space="preserve">record in the database and assigns the logged in user as a team </w:t>
        </w:r>
        <w:proofErr w:type="gramStart"/>
        <w:r>
          <w:t xml:space="preserve">member  </w:t>
        </w:r>
        <w:r w:rsidRPr="00294E61">
          <w:rPr>
            <w:highlight w:val="lightGray"/>
            <w:rPrChange w:id="1334" w:author="Sarah Thomas" w:date="2014-03-05T11:25:00Z">
              <w:rPr/>
            </w:rPrChange>
          </w:rPr>
          <w:t>BUT</w:t>
        </w:r>
        <w:proofErr w:type="gramEnd"/>
        <w:r w:rsidRPr="00294E61">
          <w:rPr>
            <w:highlight w:val="lightGray"/>
            <w:rPrChange w:id="1335" w:author="Sarah Thomas" w:date="2014-03-05T11:25:00Z">
              <w:rPr/>
            </w:rPrChange>
          </w:rPr>
          <w:t xml:space="preserve"> IT </w:t>
        </w:r>
      </w:ins>
      <w:ins w:id="1336" w:author="Sarah Thomas" w:date="2014-03-05T11:24:00Z">
        <w:r w:rsidRPr="00294E61">
          <w:rPr>
            <w:highlight w:val="lightGray"/>
            <w:rPrChange w:id="1337" w:author="Sarah Thomas" w:date="2014-03-05T11:25:00Z">
              <w:rPr/>
            </w:rPrChange>
          </w:rPr>
          <w:t>DOESN’T</w:t>
        </w:r>
      </w:ins>
      <w:ins w:id="1338" w:author="Sarah Thomas" w:date="2014-03-05T11:23:00Z">
        <w:r w:rsidRPr="00294E61">
          <w:rPr>
            <w:highlight w:val="lightGray"/>
            <w:rPrChange w:id="1339" w:author="Sarah Thomas" w:date="2014-03-05T11:25:00Z">
              <w:rPr/>
            </w:rPrChange>
          </w:rPr>
          <w:t xml:space="preserve"> </w:t>
        </w:r>
      </w:ins>
      <w:ins w:id="1340" w:author="Sarah Thomas" w:date="2014-03-05T11:24:00Z">
        <w:r w:rsidRPr="00294E61">
          <w:rPr>
            <w:highlight w:val="lightGray"/>
            <w:rPrChange w:id="1341" w:author="Sarah Thomas" w:date="2014-03-05T11:25:00Z">
              <w:rPr/>
            </w:rPrChange>
          </w:rPr>
          <w:t>AS NO AUTHENTICATION DONE YET</w:t>
        </w:r>
      </w:ins>
      <w:ins w:id="1342" w:author="Sarah Thomas" w:date="2014-03-05T11:25:00Z">
        <w:r>
          <w:t xml:space="preserve">. The user is then presented with a link that will take them to the </w:t>
        </w:r>
        <w:proofErr w:type="spellStart"/>
        <w:r w:rsidRPr="00294E61">
          <w:rPr>
            <w:i/>
            <w:rPrChange w:id="1343" w:author="Sarah Thomas" w:date="2014-03-05T11:26:00Z">
              <w:rPr/>
            </w:rPrChange>
          </w:rPr>
          <w:t>editVenture</w:t>
        </w:r>
        <w:proofErr w:type="spellEnd"/>
        <w:r>
          <w:t xml:space="preserve"> view </w:t>
        </w:r>
      </w:ins>
      <w:ins w:id="1344" w:author="Sarah Thomas" w:date="2014-03-05T11:26:00Z">
        <w:r>
          <w:t xml:space="preserve">with the </w:t>
        </w:r>
        <w:r w:rsidRPr="00EB37C3">
          <w:rPr>
            <w:i/>
            <w:rPrChange w:id="1345"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346" w:author="Sarah Thomas" w:date="2014-03-05T11:32:00Z"/>
        </w:rPr>
      </w:pPr>
      <w:proofErr w:type="gramStart"/>
      <w:ins w:id="1347" w:author="Sarah Thomas" w:date="2014-03-05T11:32:00Z">
        <w:r>
          <w:t>views</w:t>
        </w:r>
        <w:proofErr w:type="gramEnd"/>
        <w:r>
          <w:t>/</w:t>
        </w:r>
        <w:proofErr w:type="spellStart"/>
        <w:r>
          <w:t>edit</w:t>
        </w:r>
        <w:r w:rsidRPr="00294E61">
          <w:t>Venture.blade</w:t>
        </w:r>
        <w:r>
          <w:t>.php</w:t>
        </w:r>
        <w:proofErr w:type="spellEnd"/>
      </w:ins>
    </w:p>
    <w:p w14:paraId="706AA430" w14:textId="5DE3AB00" w:rsidR="00EB37C3" w:rsidRPr="007C76CB" w:rsidRDefault="00EB37C3" w:rsidP="00EB37C3">
      <w:pPr>
        <w:pStyle w:val="BodyText"/>
        <w:rPr>
          <w:ins w:id="1348" w:author="Sarah Thomas" w:date="2014-03-05T11:32:00Z"/>
        </w:rPr>
      </w:pPr>
      <w:ins w:id="1349" w:author="Sarah Thomas" w:date="2014-03-05T11:32:00Z">
        <w:r>
          <w:t xml:space="preserve">This view </w:t>
        </w:r>
      </w:ins>
      <w:ins w:id="1350" w:author="Sarah Thomas" w:date="2014-03-05T11:33:00Z">
        <w:r>
          <w:t xml:space="preserve">edits any venture in the database </w:t>
        </w:r>
        <w:r w:rsidRPr="00EB37C3">
          <w:rPr>
            <w:highlight w:val="lightGray"/>
            <w:rPrChange w:id="1351" w:author="Sarah Thomas" w:date="2014-03-05T11:34:00Z">
              <w:rPr/>
            </w:rPrChange>
          </w:rPr>
          <w:t>EDITOR AUTHENTICATION</w:t>
        </w:r>
      </w:ins>
      <w:ins w:id="1352" w:author="Sarah Thomas" w:date="2014-03-05T11:34:00Z">
        <w:r>
          <w:t xml:space="preserve">. </w:t>
        </w:r>
      </w:ins>
    </w:p>
    <w:p w14:paraId="77465268" w14:textId="022408BA" w:rsidR="00EB37C3" w:rsidRDefault="00EB37C3">
      <w:pPr>
        <w:pStyle w:val="BodyText"/>
        <w:rPr>
          <w:ins w:id="1353" w:author="Sarah Thomas" w:date="2014-03-05T11:35:00Z"/>
        </w:rPr>
        <w:pPrChange w:id="1354" w:author="Sarah Thomas" w:date="2014-03-05T11:32:00Z">
          <w:pPr>
            <w:widowControl w:val="0"/>
            <w:autoSpaceDE w:val="0"/>
            <w:autoSpaceDN w:val="0"/>
            <w:adjustRightInd w:val="0"/>
          </w:pPr>
        </w:pPrChange>
      </w:pPr>
      <w:ins w:id="1355"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356" w:author="Sarah Thomas" w:date="2014-03-05T11:40:00Z"/>
        </w:rPr>
        <w:pPrChange w:id="1357" w:author="Sarah Thomas" w:date="2014-03-05T11:32:00Z">
          <w:pPr>
            <w:widowControl w:val="0"/>
            <w:autoSpaceDE w:val="0"/>
            <w:autoSpaceDN w:val="0"/>
            <w:adjustRightInd w:val="0"/>
          </w:pPr>
        </w:pPrChange>
      </w:pPr>
      <w:ins w:id="1358" w:author="Sarah Thomas" w:date="2014-03-05T11:35:00Z">
        <w:r>
          <w:t xml:space="preserve">In the skills </w:t>
        </w:r>
      </w:ins>
      <w:ins w:id="1359" w:author="Sarah Thomas" w:date="2014-03-05T11:36:00Z">
        <w:r>
          <w:t xml:space="preserve">the venture seeks </w:t>
        </w:r>
      </w:ins>
      <w:ins w:id="1360" w:author="Sarah Thomas" w:date="2014-03-05T11:37:00Z">
        <w:r w:rsidR="00A918EB">
          <w:t xml:space="preserve">area the </w:t>
        </w:r>
      </w:ins>
      <w:ins w:id="1361" w:author="Sarah Thomas" w:date="2014-03-05T11:35:00Z">
        <w:r>
          <w:t xml:space="preserve">checkboxes reflect the state of the </w:t>
        </w:r>
      </w:ins>
      <w:proofErr w:type="spellStart"/>
      <w:ins w:id="1362" w:author="Sarah Thomas" w:date="2014-03-05T11:36:00Z">
        <w:r w:rsidR="00A918EB" w:rsidRPr="00A918EB">
          <w:rPr>
            <w:i/>
            <w:rPrChange w:id="1363" w:author="Sarah Thomas" w:date="2014-03-05T11:37:00Z">
              <w:rPr/>
            </w:rPrChange>
          </w:rPr>
          <w:t>skill_wanteds</w:t>
        </w:r>
        <w:proofErr w:type="spellEnd"/>
        <w:r w:rsidR="00A918EB">
          <w:t xml:space="preserve"> table in the database</w:t>
        </w:r>
      </w:ins>
      <w:ins w:id="1364" w:author="Sarah Thomas" w:date="2014-03-05T11:37:00Z">
        <w:r w:rsidR="00A918EB">
          <w:t>.</w:t>
        </w:r>
      </w:ins>
      <w:ins w:id="1365" w:author="Sarah Thomas" w:date="2014-03-05T11:38:00Z">
        <w:r w:rsidR="00A918EB">
          <w:t xml:space="preserve"> Any changes here are reflected back to the database. </w:t>
        </w:r>
      </w:ins>
    </w:p>
    <w:p w14:paraId="75A288D1" w14:textId="5CAAD6CA" w:rsidR="00A918EB" w:rsidRDefault="00A918EB">
      <w:pPr>
        <w:pStyle w:val="BodyText"/>
        <w:rPr>
          <w:ins w:id="1366" w:author="Sarah Thomas" w:date="2014-03-05T11:44:00Z"/>
        </w:rPr>
        <w:pPrChange w:id="1367" w:author="Sarah Thomas" w:date="2014-03-05T11:32:00Z">
          <w:pPr>
            <w:widowControl w:val="0"/>
            <w:autoSpaceDE w:val="0"/>
            <w:autoSpaceDN w:val="0"/>
            <w:adjustRightInd w:val="0"/>
          </w:pPr>
        </w:pPrChange>
      </w:pPr>
      <w:ins w:id="1368" w:author="Sarah Thomas" w:date="2014-03-05T11:40:00Z">
        <w:r>
          <w:t xml:space="preserve">A loop has been used in this view to avoid repeating the skill category for every skill in the list, but just print out the skill category as a header. The </w:t>
        </w:r>
      </w:ins>
      <w:ins w:id="1369" w:author="Sarah Thomas" w:date="2014-03-05T11:41:00Z">
        <w:r w:rsidRPr="00A918EB">
          <w:rPr>
            <w:i/>
            <w:rPrChange w:id="1370" w:author="Sarah Thomas" w:date="2014-03-05T11:41:00Z">
              <w:rPr/>
            </w:rPrChange>
          </w:rPr>
          <w:t>Laravel Blade</w:t>
        </w:r>
        <w:r>
          <w:t xml:space="preserve"> </w:t>
        </w:r>
      </w:ins>
      <w:ins w:id="1371" w:author="Sarah Thomas" w:date="2014-03-05T11:40:00Z">
        <w:r>
          <w:t xml:space="preserve">template </w:t>
        </w:r>
      </w:ins>
      <w:ins w:id="1372" w:author="Sarah Thomas" w:date="2014-03-05T11:41:00Z">
        <w:r>
          <w:t xml:space="preserve">does not allow for variable </w:t>
        </w:r>
      </w:ins>
      <w:ins w:id="1373" w:author="Sarah Thomas" w:date="2014-03-05T11:50:00Z">
        <w:r w:rsidR="005A223E">
          <w:t>assignment,</w:t>
        </w:r>
      </w:ins>
      <w:ins w:id="1374" w:author="Sarah Thomas" w:date="2014-03-05T11:41:00Z">
        <w:r>
          <w:t xml:space="preserve"> as it is not recommended to assign variables in views. However, as this is more a view issue than a control issue, we felt using a little embedded </w:t>
        </w:r>
      </w:ins>
      <w:ins w:id="1375" w:author="Sarah Thomas" w:date="2014-03-05T11:44:00Z">
        <w:r>
          <w:t>PHP</w:t>
        </w:r>
      </w:ins>
      <w:ins w:id="1376" w:author="Sarah Thomas" w:date="2014-03-05T11:41:00Z">
        <w:r>
          <w:t xml:space="preserve"> here to be an acceptable solution.</w:t>
        </w:r>
      </w:ins>
    </w:p>
    <w:p w14:paraId="5E222E6C" w14:textId="3EA380B3" w:rsidR="00A918EB" w:rsidRDefault="00A918EB">
      <w:pPr>
        <w:pStyle w:val="code"/>
        <w:rPr>
          <w:ins w:id="1377" w:author="Sarah Thomas" w:date="2014-03-05T11:44:00Z"/>
        </w:rPr>
        <w:pPrChange w:id="1378" w:author="Sarah Thomas" w:date="2014-03-05T11:47:00Z">
          <w:pPr>
            <w:widowControl w:val="0"/>
            <w:autoSpaceDE w:val="0"/>
            <w:autoSpaceDN w:val="0"/>
            <w:adjustRightInd w:val="0"/>
          </w:pPr>
        </w:pPrChange>
      </w:pPr>
      <w:ins w:id="1379"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380" w:author="Sarah Thomas" w:date="2014-03-05T11:44:00Z"/>
        </w:rPr>
        <w:pPrChange w:id="1381" w:author="Sarah Thomas" w:date="2014-03-05T11:32:00Z">
          <w:pPr>
            <w:widowControl w:val="0"/>
            <w:autoSpaceDE w:val="0"/>
            <w:autoSpaceDN w:val="0"/>
            <w:adjustRightInd w:val="0"/>
          </w:pPr>
        </w:pPrChange>
      </w:pPr>
      <w:ins w:id="1382" w:author="Sarah Thomas" w:date="2014-03-05T11:44:00Z">
        <w:r>
          <w:t>This just keeps track of the current category. Interestingly</w:t>
        </w:r>
      </w:ins>
      <w:ins w:id="1383" w:author="Sarah Thomas" w:date="2014-03-05T11:50:00Z">
        <w:r w:rsidR="005A223E">
          <w:t>,</w:t>
        </w:r>
      </w:ins>
      <w:ins w:id="1384"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385" w:author="Sarah Thomas" w:date="2014-03-05T11:47:00Z"/>
        </w:rPr>
        <w:pPrChange w:id="1386" w:author="Sarah Thomas" w:date="2014-03-05T11:47:00Z">
          <w:pPr>
            <w:widowControl w:val="0"/>
            <w:autoSpaceDE w:val="0"/>
            <w:autoSpaceDN w:val="0"/>
            <w:adjustRightInd w:val="0"/>
          </w:pPr>
        </w:pPrChange>
      </w:pPr>
      <w:ins w:id="1387"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388" w:author="Sarah Thomas" w:date="2014-03-05T11:55:00Z"/>
        </w:rPr>
        <w:pPrChange w:id="1389" w:author="Sarah Thomas" w:date="2014-03-05T11:47:00Z">
          <w:pPr>
            <w:widowControl w:val="0"/>
            <w:autoSpaceDE w:val="0"/>
            <w:autoSpaceDN w:val="0"/>
            <w:adjustRightInd w:val="0"/>
          </w:pPr>
        </w:pPrChange>
      </w:pPr>
      <w:ins w:id="1390" w:author="Sarah Thomas" w:date="2014-03-05T11:47:00Z">
        <w:r>
          <w:t xml:space="preserve">Due to the </w:t>
        </w:r>
      </w:ins>
      <w:ins w:id="1391" w:author="Sarah Thomas" w:date="2014-03-05T11:48:00Z">
        <w:r>
          <w:t>nature of HTML checkboxes</w:t>
        </w:r>
      </w:ins>
      <w:ins w:id="1392" w:author="Sarah Thomas" w:date="2014-03-05T11:49:00Z">
        <w:r>
          <w:t>,</w:t>
        </w:r>
      </w:ins>
      <w:ins w:id="1393" w:author="Sarah Thomas" w:date="2014-03-05T11:48:00Z">
        <w:r>
          <w:t xml:space="preserve"> to maintain state of the checkboxes an array of arrays has been returned to the view from the controller instead of </w:t>
        </w:r>
      </w:ins>
      <w:ins w:id="1394" w:author="Sarah Thomas" w:date="2014-03-05T11:49:00Z">
        <w:r>
          <w:t>an array of objects.</w:t>
        </w:r>
      </w:ins>
    </w:p>
    <w:p w14:paraId="3CFFF435" w14:textId="1C4B585B" w:rsidR="005A223E" w:rsidRDefault="005A223E" w:rsidP="005A223E">
      <w:pPr>
        <w:pStyle w:val="Heading4"/>
        <w:rPr>
          <w:ins w:id="1395" w:author="Sarah Thomas" w:date="2014-03-05T11:55:00Z"/>
        </w:rPr>
      </w:pPr>
      <w:proofErr w:type="gramStart"/>
      <w:ins w:id="1396" w:author="Sarah Thomas" w:date="2014-03-05T11:55:00Z">
        <w:r>
          <w:t>views</w:t>
        </w:r>
        <w:proofErr w:type="gramEnd"/>
        <w:r>
          <w:t>/showProfile</w:t>
        </w:r>
        <w:r w:rsidRPr="00294E61">
          <w:t>.blade</w:t>
        </w:r>
        <w:r>
          <w:t>.php</w:t>
        </w:r>
      </w:ins>
    </w:p>
    <w:p w14:paraId="5722C8FC" w14:textId="3F8F6E42" w:rsidR="00A227A9" w:rsidRDefault="00A227A9">
      <w:pPr>
        <w:pStyle w:val="BodyText"/>
        <w:rPr>
          <w:ins w:id="1397" w:author="Sarah Thomas" w:date="2014-03-05T13:43:00Z"/>
        </w:rPr>
        <w:pPrChange w:id="1398" w:author="Sarah Thomas" w:date="2014-03-05T13:45:00Z">
          <w:pPr>
            <w:widowControl w:val="0"/>
            <w:autoSpaceDE w:val="0"/>
            <w:autoSpaceDN w:val="0"/>
            <w:adjustRightInd w:val="0"/>
          </w:pPr>
        </w:pPrChange>
      </w:pPr>
      <w:ins w:id="1399" w:author="Sarah Thomas" w:date="2014-03-05T13:41:00Z">
        <w:r>
          <w:t xml:space="preserve">This page </w:t>
        </w:r>
        <w:r w:rsidRPr="003E3348">
          <w:t>displays</w:t>
        </w:r>
        <w:r>
          <w:t xml:space="preserve"> the fields from the </w:t>
        </w:r>
        <w:r w:rsidRPr="00A227A9">
          <w:rPr>
            <w:i/>
            <w:rPrChange w:id="1400" w:author="Sarah Thomas" w:date="2014-03-05T13:41:00Z">
              <w:rPr/>
            </w:rPrChange>
          </w:rPr>
          <w:t>users</w:t>
        </w:r>
        <w:r>
          <w:t xml:space="preserve"> table that are available for any other user to view</w:t>
        </w:r>
      </w:ins>
      <w:ins w:id="1401" w:author="Sarah Thomas" w:date="2014-03-05T13:42:00Z">
        <w:r>
          <w:t xml:space="preserve">. </w:t>
        </w:r>
      </w:ins>
      <w:ins w:id="1402" w:author="Sarah Thomas" w:date="2014-03-05T13:44:00Z">
        <w:r w:rsidR="003E3348">
          <w:t xml:space="preserve">Offered </w:t>
        </w:r>
      </w:ins>
      <w:ins w:id="1403" w:author="Sarah Thomas" w:date="2014-03-05T13:43:00Z">
        <w:r w:rsidR="003E3348">
          <w:t>s</w:t>
        </w:r>
        <w:r>
          <w:t xml:space="preserve">kills </w:t>
        </w:r>
        <w:r w:rsidR="003E3348">
          <w:t xml:space="preserve">are obtained </w:t>
        </w:r>
      </w:ins>
      <w:ins w:id="1404" w:author="Sarah Thomas" w:date="2014-03-05T13:44:00Z">
        <w:r w:rsidR="003E3348">
          <w:t xml:space="preserve">fro the </w:t>
        </w:r>
        <w:r w:rsidR="003E3348" w:rsidRPr="003E3348">
          <w:rPr>
            <w:i/>
            <w:rPrChange w:id="1405" w:author="Sarah Thomas" w:date="2014-03-05T13:44:00Z">
              <w:rPr/>
            </w:rPrChange>
          </w:rPr>
          <w:t>skill_offers</w:t>
        </w:r>
        <w:r w:rsidR="003E3348">
          <w:t xml:space="preserve"> table.</w:t>
        </w:r>
      </w:ins>
    </w:p>
    <w:p w14:paraId="680C5AB0" w14:textId="6C8555A5" w:rsidR="005A223E" w:rsidRDefault="00A227A9">
      <w:pPr>
        <w:pStyle w:val="BodyText"/>
        <w:rPr>
          <w:ins w:id="1406" w:author="Sarah Thomas" w:date="2014-03-05T13:45:00Z"/>
        </w:rPr>
        <w:pPrChange w:id="1407" w:author="Sarah Thomas" w:date="2014-03-05T11:47:00Z">
          <w:pPr>
            <w:widowControl w:val="0"/>
            <w:autoSpaceDE w:val="0"/>
            <w:autoSpaceDN w:val="0"/>
            <w:adjustRightInd w:val="0"/>
          </w:pPr>
        </w:pPrChange>
      </w:pPr>
      <w:ins w:id="1408" w:author="Sarah Thomas" w:date="2014-03-05T13:42:00Z">
        <w:r>
          <w:t>It also provides a link to send a message to this user.</w:t>
        </w:r>
      </w:ins>
    </w:p>
    <w:p w14:paraId="73DC54D2" w14:textId="54EACC9B" w:rsidR="003E3348" w:rsidRDefault="003E3348" w:rsidP="003E3348">
      <w:pPr>
        <w:pStyle w:val="Heading4"/>
        <w:rPr>
          <w:ins w:id="1409" w:author="Sarah Thomas" w:date="2014-03-05T13:45:00Z"/>
        </w:rPr>
      </w:pPr>
      <w:proofErr w:type="gramStart"/>
      <w:ins w:id="1410" w:author="Sarah Thomas" w:date="2014-03-05T13:45:00Z">
        <w:r>
          <w:lastRenderedPageBreak/>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411" w:author="Sarah Thomas" w:date="2014-03-05T13:49:00Z"/>
        </w:rPr>
      </w:pPr>
      <w:ins w:id="1412" w:author="Sarah Thomas" w:date="2014-03-05T13:45:00Z">
        <w:r>
          <w:t xml:space="preserve">This page </w:t>
        </w:r>
      </w:ins>
      <w:ins w:id="1413" w:author="Sarah Thomas" w:date="2014-03-05T13:46:00Z">
        <w:r>
          <w:t xml:space="preserve">allows a logged in user to edit the information that is displayed in the public profile with </w:t>
        </w:r>
        <w:r w:rsidRPr="003E3348">
          <w:rPr>
            <w:i/>
            <w:rPrChange w:id="1414" w:author="Sarah Thomas" w:date="2014-03-05T13:46:00Z">
              <w:rPr/>
            </w:rPrChange>
          </w:rPr>
          <w:t>showProfile.blade.php</w:t>
        </w:r>
      </w:ins>
      <w:ins w:id="1415"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416" w:author="Sarah Thomas" w:date="2014-03-05T13:49:00Z"/>
        </w:rPr>
      </w:pPr>
      <w:proofErr w:type="gramStart"/>
      <w:ins w:id="1417"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418" w:author="Sarah Thomas" w:date="2014-03-05T13:49:00Z"/>
        </w:rPr>
      </w:pPr>
      <w:ins w:id="1419" w:author="Sarah Thomas" w:date="2014-03-05T13:49:00Z">
        <w:r>
          <w:t xml:space="preserve">This </w:t>
        </w:r>
      </w:ins>
      <w:ins w:id="1420" w:author="Sarah Thomas" w:date="2014-03-05T13:51:00Z">
        <w:r>
          <w:t>allows a user to view their internal messages</w:t>
        </w:r>
      </w:ins>
      <w:ins w:id="1421" w:author="Sarah Thomas" w:date="2014-03-05T13:49:00Z">
        <w:r>
          <w:t>.</w:t>
        </w:r>
      </w:ins>
      <w:ins w:id="1422"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423"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424" w:author="Sarah Thomas" w:date="2014-03-05T13:55:00Z">
              <w:rPr/>
            </w:rPrChange>
          </w:rPr>
          <w:t>messageController</w:t>
        </w:r>
      </w:ins>
      <w:proofErr w:type="spellEnd"/>
      <w:ins w:id="1425" w:author="Sarah Thomas" w:date="2014-03-05T13:52:00Z">
        <w:r>
          <w:t xml:space="preserve"> </w:t>
        </w:r>
      </w:ins>
      <w:ins w:id="1426" w:author="Sarah Thomas" w:date="2014-03-05T13:56:00Z">
        <w:r w:rsidR="00B0411F">
          <w:t>.</w:t>
        </w:r>
        <w:proofErr w:type="gramEnd"/>
        <w:r w:rsidR="00B0411F">
          <w:t xml:space="preserve"> This</w:t>
        </w:r>
      </w:ins>
      <w:ins w:id="1427" w:author="Sarah Thomas" w:date="2014-03-05T13:55:00Z">
        <w:r w:rsidR="00B0411F">
          <w:t xml:space="preserve"> update</w:t>
        </w:r>
      </w:ins>
      <w:ins w:id="1428" w:author="Sarah Thomas" w:date="2014-03-05T13:56:00Z">
        <w:r w:rsidR="00B0411F">
          <w:t>s</w:t>
        </w:r>
      </w:ins>
      <w:ins w:id="1429" w:author="Sarah Thomas" w:date="2014-03-05T13:55:00Z">
        <w:r w:rsidR="00B0411F">
          <w:t xml:space="preserve"> the </w:t>
        </w:r>
        <w:proofErr w:type="spellStart"/>
        <w:r w:rsidR="00B0411F" w:rsidRPr="00B0411F">
          <w:rPr>
            <w:i/>
            <w:rPrChange w:id="1430" w:author="Sarah Thomas" w:date="2014-03-05T13:55:00Z">
              <w:rPr/>
            </w:rPrChange>
          </w:rPr>
          <w:t>read_flag</w:t>
        </w:r>
        <w:proofErr w:type="spellEnd"/>
        <w:r w:rsidR="00B0411F">
          <w:t xml:space="preserve"> in the </w:t>
        </w:r>
        <w:r w:rsidR="00B0411F" w:rsidRPr="00B0411F">
          <w:rPr>
            <w:i/>
            <w:rPrChange w:id="1431" w:author="Sarah Thomas" w:date="2014-03-05T13:55:00Z">
              <w:rPr/>
            </w:rPrChange>
          </w:rPr>
          <w:t>messages</w:t>
        </w:r>
        <w:r w:rsidR="00B0411F">
          <w:t xml:space="preserve"> table</w:t>
        </w:r>
      </w:ins>
      <w:ins w:id="1432" w:author="Sarah Thomas" w:date="2014-03-05T13:56:00Z">
        <w:r w:rsidR="00B0411F">
          <w:t>.</w:t>
        </w:r>
      </w:ins>
      <w:ins w:id="1433"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434" w:author="Sarah Thomas" w:date="2014-03-05T13:49:00Z"/>
        </w:rPr>
      </w:pPr>
      <w:proofErr w:type="gramStart"/>
      <w:ins w:id="1435" w:author="Sarah Thomas" w:date="2014-03-05T13:49:00Z">
        <w:r>
          <w:t>views</w:t>
        </w:r>
        <w:proofErr w:type="gramEnd"/>
        <w:r>
          <w:t>/</w:t>
        </w:r>
      </w:ins>
      <w:proofErr w:type="spellStart"/>
      <w:ins w:id="1436" w:author="Sarah Thomas" w:date="2014-03-05T13:50:00Z">
        <w:r>
          <w:t>sendMessage</w:t>
        </w:r>
      </w:ins>
      <w:ins w:id="1437" w:author="Sarah Thomas" w:date="2014-03-05T13:49:00Z">
        <w:r w:rsidRPr="00294E61">
          <w:t>.blade</w:t>
        </w:r>
        <w:r>
          <w:t>.php</w:t>
        </w:r>
        <w:proofErr w:type="spellEnd"/>
      </w:ins>
    </w:p>
    <w:p w14:paraId="0A0B6004" w14:textId="38DAF20C" w:rsidR="003E3348" w:rsidRPr="007C76CB" w:rsidRDefault="003E3348" w:rsidP="003E3348">
      <w:pPr>
        <w:pStyle w:val="BodyText"/>
        <w:rPr>
          <w:ins w:id="1438" w:author="Sarah Thomas" w:date="2014-03-05T13:49:00Z"/>
        </w:rPr>
      </w:pPr>
      <w:ins w:id="1439" w:author="Sarah Thomas" w:date="2014-03-05T13:49:00Z">
        <w:r>
          <w:t xml:space="preserve">This </w:t>
        </w:r>
      </w:ins>
      <w:ins w:id="1440" w:author="Sarah Thomas" w:date="2014-03-05T13:58:00Z">
        <w:r w:rsidR="00B0411F">
          <w:t xml:space="preserve">allows for a message to be sent to a user using the internal messaging system. The message is sent from the </w:t>
        </w:r>
        <w:r w:rsidR="00B0411F" w:rsidRPr="00B0411F">
          <w:rPr>
            <w:highlight w:val="lightGray"/>
            <w:rPrChange w:id="1441" w:author="Sarah Thomas" w:date="2014-03-05T13:59:00Z">
              <w:rPr/>
            </w:rPrChange>
          </w:rPr>
          <w:t>logged in user</w:t>
        </w:r>
      </w:ins>
    </w:p>
    <w:p w14:paraId="716F21FD" w14:textId="4D400BD9" w:rsidR="003E3348" w:rsidRDefault="003E3348" w:rsidP="003E3348">
      <w:pPr>
        <w:pStyle w:val="Heading4"/>
        <w:rPr>
          <w:ins w:id="1442" w:author="Sarah Thomas" w:date="2014-03-05T13:49:00Z"/>
        </w:rPr>
      </w:pPr>
      <w:proofErr w:type="gramStart"/>
      <w:ins w:id="1443" w:author="Sarah Thomas" w:date="2014-03-05T13:49:00Z">
        <w:r>
          <w:t>views</w:t>
        </w:r>
        <w:proofErr w:type="gramEnd"/>
        <w:r>
          <w:t>/</w:t>
        </w:r>
      </w:ins>
      <w:proofErr w:type="spellStart"/>
      <w:ins w:id="1444" w:author="Sarah Thomas" w:date="2014-03-05T13:50:00Z">
        <w:r>
          <w:t>search</w:t>
        </w:r>
      </w:ins>
      <w:ins w:id="1445" w:author="Sarah Thomas" w:date="2014-03-05T13:49:00Z">
        <w:r w:rsidRPr="00294E61">
          <w:t>.blade</w:t>
        </w:r>
        <w:r>
          <w:t>.php</w:t>
        </w:r>
        <w:proofErr w:type="spellEnd"/>
      </w:ins>
    </w:p>
    <w:p w14:paraId="4F77CB04" w14:textId="45369506" w:rsidR="003E3348" w:rsidRDefault="003E3348" w:rsidP="003E3348">
      <w:pPr>
        <w:pStyle w:val="BodyText"/>
        <w:rPr>
          <w:ins w:id="1446" w:author="Sarah Thomas" w:date="2014-03-05T14:04:00Z"/>
        </w:rPr>
      </w:pPr>
      <w:ins w:id="1447" w:author="Sarah Thomas" w:date="2014-03-05T13:49:00Z">
        <w:r>
          <w:t xml:space="preserve">This page </w:t>
        </w:r>
      </w:ins>
      <w:ins w:id="1448" w:author="Sarah Thomas" w:date="2014-03-05T13:59:00Z">
        <w:r w:rsidR="00B0411F">
          <w:t xml:space="preserve">allows for various searches to be performed. This has been split into several different </w:t>
        </w:r>
      </w:ins>
      <w:ins w:id="1449" w:author="Sarah Thomas" w:date="2014-03-05T14:01:00Z">
        <w:r w:rsidR="00B0411F">
          <w:t>searches,</w:t>
        </w:r>
      </w:ins>
      <w:ins w:id="1450" w:author="Sarah Thomas" w:date="2014-03-05T13:59:00Z">
        <w:r w:rsidR="00B0411F">
          <w:t xml:space="preserve"> as the logic required for each search is very different. </w:t>
        </w:r>
      </w:ins>
      <w:ins w:id="1451" w:author="Sarah Thomas" w:date="2014-03-05T14:00:00Z">
        <w:r w:rsidR="00B0411F">
          <w:t xml:space="preserve">For example </w:t>
        </w:r>
      </w:ins>
      <w:ins w:id="1452" w:author="Sarah Thomas" w:date="2014-03-05T13:59:00Z">
        <w:r w:rsidR="00B0411F">
          <w:t xml:space="preserve">it would not </w:t>
        </w:r>
      </w:ins>
      <w:ins w:id="1453" w:author="Sarah Thomas" w:date="2014-03-05T14:00:00Z">
        <w:r w:rsidR="00B0411F">
          <w:t xml:space="preserve">be meaningful to search the entire site/database for </w:t>
        </w:r>
      </w:ins>
      <w:ins w:id="1454" w:author="Sarah Thomas" w:date="2014-03-05T14:01:00Z">
        <w:r w:rsidR="00B0411F">
          <w:t>‘</w:t>
        </w:r>
        <w:proofErr w:type="spellStart"/>
        <w:r w:rsidR="00B0411F">
          <w:t>php</w:t>
        </w:r>
        <w:proofErr w:type="spellEnd"/>
        <w:r w:rsidR="00B0411F">
          <w:t>’</w:t>
        </w:r>
      </w:ins>
      <w:ins w:id="1455" w:author="Sarah Thomas" w:date="2014-03-05T14:02:00Z">
        <w:r w:rsidR="00B0411F">
          <w:t xml:space="preserve">. This phrase only occurs once in the database in the </w:t>
        </w:r>
        <w:r w:rsidR="00B0411F" w:rsidRPr="00B0411F">
          <w:rPr>
            <w:i/>
            <w:rPrChange w:id="1456" w:author="Sarah Thomas" w:date="2014-03-05T14:03:00Z">
              <w:rPr/>
            </w:rPrChange>
          </w:rPr>
          <w:t>skills</w:t>
        </w:r>
        <w:r w:rsidR="00B0411F">
          <w:t xml:space="preserve"> table</w:t>
        </w:r>
      </w:ins>
      <w:ins w:id="1457" w:author="Sarah Thomas" w:date="2014-03-05T14:03:00Z">
        <w:r w:rsidR="00B0411F">
          <w:t xml:space="preserve">. It is however, more meaningful to search for </w:t>
        </w:r>
        <w:r w:rsidR="00B0411F" w:rsidRPr="00954C0F">
          <w:rPr>
            <w:i/>
            <w:rPrChange w:id="1458" w:author="Sarah Thomas" w:date="2014-03-05T14:03:00Z">
              <w:rPr/>
            </w:rPrChange>
          </w:rPr>
          <w:t xml:space="preserve">all users who offer </w:t>
        </w:r>
        <w:proofErr w:type="spellStart"/>
        <w:r w:rsidR="00B0411F" w:rsidRPr="00954C0F">
          <w:rPr>
            <w:i/>
            <w:rPrChange w:id="1459" w:author="Sarah Thomas" w:date="2014-03-05T14:03:00Z">
              <w:rPr/>
            </w:rPrChange>
          </w:rPr>
          <w:t>php</w:t>
        </w:r>
        <w:proofErr w:type="spellEnd"/>
        <w:r w:rsidR="00B0411F" w:rsidRPr="00954C0F">
          <w:rPr>
            <w:i/>
            <w:rPrChange w:id="1460" w:author="Sarah Thomas" w:date="2014-03-05T14:03:00Z">
              <w:rPr/>
            </w:rPrChange>
          </w:rPr>
          <w:t xml:space="preserve"> as a skill</w:t>
        </w:r>
        <w:r w:rsidR="00954C0F">
          <w:t xml:space="preserve"> or </w:t>
        </w:r>
      </w:ins>
      <w:ins w:id="1461"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462" w:author="Sarah Thomas" w:date="2014-03-05T14:07:00Z"/>
        </w:rPr>
      </w:pPr>
      <w:ins w:id="1463"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464" w:author="Sarah Thomas" w:date="2014-03-05T14:09:00Z"/>
        </w:rPr>
      </w:pPr>
      <w:ins w:id="1465" w:author="Sarah Thomas" w:date="2014-03-05T14:07:00Z">
        <w:r>
          <w:t xml:space="preserve">The </w:t>
        </w:r>
        <w:r w:rsidRPr="00954C0F">
          <w:rPr>
            <w:i/>
            <w:rPrChange w:id="1466" w:author="Sarah Thomas" w:date="2014-03-05T14:07:00Z">
              <w:rPr/>
            </w:rPrChange>
          </w:rPr>
          <w:t>search for user by name</w:t>
        </w:r>
        <w:r>
          <w:t xml:space="preserve"> selects all user names that contain the search string. The results are presented as links to that users profile page.</w:t>
        </w:r>
      </w:ins>
      <w:ins w:id="1467"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468" w:author="Sarah Thomas" w:date="2014-03-05T13:49:00Z"/>
        </w:rPr>
      </w:pPr>
      <w:ins w:id="1469" w:author="Sarah Thomas" w:date="2014-03-05T14:09:00Z">
        <w:r>
          <w:t xml:space="preserve">The </w:t>
        </w:r>
        <w:r w:rsidRPr="00954C0F">
          <w:rPr>
            <w:i/>
            <w:rPrChange w:id="1470" w:author="Sarah Thomas" w:date="2014-03-05T14:09:00Z">
              <w:rPr/>
            </w:rPrChange>
          </w:rPr>
          <w:t>search for skills offered</w:t>
        </w:r>
        <w:r>
          <w:t xml:space="preserve"> does not include all skills in the system </w:t>
        </w:r>
      </w:ins>
      <w:ins w:id="1471" w:author="Sarah Thomas" w:date="2014-03-05T14:10:00Z">
        <w:r>
          <w:t>as possible results, but only searches the subset of skills actually being offered by users. So for example</w:t>
        </w:r>
      </w:ins>
      <w:ins w:id="1472" w:author="Sarah Thomas" w:date="2014-03-05T14:11:00Z">
        <w:r>
          <w:t>,</w:t>
        </w:r>
      </w:ins>
      <w:ins w:id="1473" w:author="Sarah Thomas" w:date="2014-03-05T14:10:00Z">
        <w:r>
          <w:t xml:space="preserve"> as no users are offering the skill</w:t>
        </w:r>
      </w:ins>
      <w:ins w:id="1474" w:author="Sarah Thomas" w:date="2014-03-05T14:11:00Z">
        <w:r>
          <w:t xml:space="preserve"> of Garden Design, a search for ‘garden’ yields no results.</w:t>
        </w:r>
      </w:ins>
      <w:ins w:id="1475" w:author="Sarah Thomas" w:date="2014-03-05T14:13:00Z">
        <w:r>
          <w:t xml:space="preserve"> A search for ‘java’ will </w:t>
        </w:r>
      </w:ins>
      <w:ins w:id="1476" w:author="Sarah Thomas" w:date="2014-03-05T14:14:00Z">
        <w:r w:rsidR="00A346C4">
          <w:t xml:space="preserve">display all offered skills containing the string ‘java’ as links. Clicking on one of these links will display all users offering </w:t>
        </w:r>
      </w:ins>
      <w:ins w:id="1477" w:author="Sarah Thomas" w:date="2014-03-05T14:15:00Z">
        <w:r w:rsidR="00A346C4">
          <w:t>Java as a</w:t>
        </w:r>
      </w:ins>
      <w:ins w:id="1478" w:author="Sarah Thomas" w:date="2014-03-05T14:14:00Z">
        <w:r w:rsidR="00A346C4">
          <w:t xml:space="preserve"> skill</w:t>
        </w:r>
      </w:ins>
      <w:ins w:id="1479"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480" w:author="Sarah Thomas" w:date="2014-03-05T13:45:00Z"/>
        </w:rPr>
      </w:pPr>
      <w:ins w:id="1481" w:author="Sarah Thomas" w:date="2014-03-05T14:16:00Z">
        <w:r>
          <w:t xml:space="preserve">The </w:t>
        </w:r>
        <w:r>
          <w:rPr>
            <w:i/>
          </w:rPr>
          <w:t>search for skills wanted by ven</w:t>
        </w:r>
        <w:r w:rsidRPr="00A346C4">
          <w:rPr>
            <w:i/>
            <w:rPrChange w:id="1482" w:author="Sarah Thomas" w:date="2014-03-05T14:16:00Z">
              <w:rPr/>
            </w:rPrChange>
          </w:rPr>
          <w:t>t</w:t>
        </w:r>
        <w:r>
          <w:rPr>
            <w:i/>
          </w:rPr>
          <w:t>u</w:t>
        </w:r>
        <w:r w:rsidRPr="00A346C4">
          <w:rPr>
            <w:i/>
            <w:rPrChange w:id="1483" w:author="Sarah Thomas" w:date="2014-03-05T14:16:00Z">
              <w:rPr/>
            </w:rPrChange>
          </w:rPr>
          <w:t>res</w:t>
        </w:r>
        <w:r>
          <w:t xml:space="preserve"> </w:t>
        </w:r>
      </w:ins>
      <w:ins w:id="1484"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485" w:author="Sarah Thomas" w:date="2014-03-05T11:51:00Z"/>
        </w:rPr>
      </w:pPr>
      <w:proofErr w:type="gramStart"/>
      <w:ins w:id="1486" w:author="Sarah Thomas" w:date="2014-03-05T11:51:00Z">
        <w:r>
          <w:t>views</w:t>
        </w:r>
        <w:proofErr w:type="gramEnd"/>
        <w:r>
          <w:t>/footer</w:t>
        </w:r>
        <w:r w:rsidRPr="00294E61">
          <w:t>.blade</w:t>
        </w:r>
        <w:r>
          <w:t>.php</w:t>
        </w:r>
      </w:ins>
    </w:p>
    <w:p w14:paraId="47247E21" w14:textId="30F34FAE" w:rsidR="00A918EB" w:rsidRDefault="005A223E">
      <w:pPr>
        <w:pStyle w:val="BodyText"/>
        <w:rPr>
          <w:ins w:id="1487" w:author="Sarah Thomas" w:date="2014-03-05T11:53:00Z"/>
        </w:rPr>
        <w:pPrChange w:id="1488" w:author="Sarah Thomas" w:date="2014-03-05T11:47:00Z">
          <w:pPr>
            <w:widowControl w:val="0"/>
            <w:autoSpaceDE w:val="0"/>
            <w:autoSpaceDN w:val="0"/>
            <w:adjustRightInd w:val="0"/>
          </w:pPr>
        </w:pPrChange>
      </w:pPr>
      <w:ins w:id="1489" w:author="Sarah Thomas" w:date="2014-03-05T11:52:00Z">
        <w:r w:rsidRPr="005A223E">
          <w:rPr>
            <w:highlight w:val="lightGray"/>
            <w:rPrChange w:id="1490" w:author="Sarah Thomas" w:date="2014-03-05T11:52:00Z">
              <w:rPr/>
            </w:rPrChange>
          </w:rPr>
          <w:t>Bahit</w:t>
        </w:r>
      </w:ins>
    </w:p>
    <w:p w14:paraId="37D0279D" w14:textId="3F7A2F71" w:rsidR="005A223E" w:rsidRDefault="005A223E" w:rsidP="005A223E">
      <w:pPr>
        <w:pStyle w:val="Heading4"/>
        <w:rPr>
          <w:ins w:id="1491" w:author="Sarah Thomas" w:date="2014-03-05T11:53:00Z"/>
        </w:rPr>
      </w:pPr>
      <w:proofErr w:type="gramStart"/>
      <w:ins w:id="1492" w:author="Sarah Thomas" w:date="2014-03-05T11:53:00Z">
        <w:r>
          <w:lastRenderedPageBreak/>
          <w:t>views</w:t>
        </w:r>
        <w:proofErr w:type="gramEnd"/>
        <w:r>
          <w:t>/header</w:t>
        </w:r>
        <w:r w:rsidRPr="00294E61">
          <w:t>.blade</w:t>
        </w:r>
        <w:r>
          <w:t>.php</w:t>
        </w:r>
      </w:ins>
    </w:p>
    <w:p w14:paraId="0110FFE5" w14:textId="0D3AF5B8" w:rsidR="005A223E" w:rsidRDefault="005A223E" w:rsidP="005A223E">
      <w:pPr>
        <w:pStyle w:val="Heading4"/>
        <w:rPr>
          <w:ins w:id="1493" w:author="Sarah Thomas" w:date="2014-03-05T11:52:00Z"/>
        </w:rPr>
      </w:pPr>
      <w:proofErr w:type="gramStart"/>
      <w:ins w:id="1494"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495" w:author="Sarah Thomas" w:date="2014-03-05T11:52:00Z"/>
        </w:rPr>
      </w:pPr>
      <w:proofErr w:type="gramStart"/>
      <w:ins w:id="1496" w:author="Sarah Thomas" w:date="2014-03-05T11:52:00Z">
        <w:r>
          <w:t>views</w:t>
        </w:r>
        <w:proofErr w:type="gramEnd"/>
        <w:r>
          <w:t>/</w:t>
        </w:r>
        <w:proofErr w:type="spellStart"/>
        <w:r>
          <w:t>caro</w:t>
        </w:r>
      </w:ins>
      <w:ins w:id="1497" w:author="Sarah Thomas" w:date="2014-03-05T11:53:00Z">
        <w:r>
          <w:t>u</w:t>
        </w:r>
      </w:ins>
      <w:ins w:id="1498" w:author="Sarah Thomas" w:date="2014-03-05T11:52:00Z">
        <w:r>
          <w:t>sel</w:t>
        </w:r>
        <w:r w:rsidRPr="00294E61">
          <w:t>.blade</w:t>
        </w:r>
        <w:r>
          <w:t>.php</w:t>
        </w:r>
        <w:proofErr w:type="spellEnd"/>
      </w:ins>
    </w:p>
    <w:p w14:paraId="42D16402" w14:textId="169328ED" w:rsidR="005A223E" w:rsidRDefault="00887DF0" w:rsidP="005A223E">
      <w:pPr>
        <w:pStyle w:val="BodyText"/>
        <w:rPr>
          <w:ins w:id="1499" w:author="Sarah Thomas" w:date="2014-03-05T11:53:00Z"/>
        </w:rPr>
      </w:pPr>
      <w:ins w:id="1500" w:author="Sarah Thomas" w:date="2014-03-11T19:34:00Z">
        <w:r>
          <w:t>Irena?</w:t>
        </w:r>
      </w:ins>
    </w:p>
    <w:p w14:paraId="0E098BCF" w14:textId="77777777" w:rsidR="005A223E" w:rsidRDefault="005A223E" w:rsidP="005A223E">
      <w:pPr>
        <w:pStyle w:val="Heading4"/>
        <w:rPr>
          <w:ins w:id="1501" w:author="Sarah Thomas" w:date="2014-03-05T11:54:00Z"/>
        </w:rPr>
      </w:pPr>
      <w:proofErr w:type="gramStart"/>
      <w:ins w:id="1502"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503" w:author="Sarah Thomas" w:date="2014-03-05T14:22:00Z"/>
        </w:rPr>
      </w:pPr>
      <w:ins w:id="1504" w:author="Sarah Thomas" w:date="2014-03-05T11:54:00Z">
        <w:r w:rsidRPr="005A223E">
          <w:rPr>
            <w:highlight w:val="lightGray"/>
            <w:rPrChange w:id="1505" w:author="Sarah Thomas" w:date="2014-03-05T11:54:00Z">
              <w:rPr/>
            </w:rPrChange>
          </w:rPr>
          <w:t>Irina??</w:t>
        </w:r>
      </w:ins>
    </w:p>
    <w:p w14:paraId="5184C9F7" w14:textId="2100787C" w:rsidR="0072751E" w:rsidRDefault="00920CA9">
      <w:pPr>
        <w:pStyle w:val="Heading4"/>
        <w:rPr>
          <w:ins w:id="1506" w:author="Sarah Thomas" w:date="2014-03-05T14:25:00Z"/>
        </w:rPr>
        <w:pPrChange w:id="1507" w:author="Sarah Thomas" w:date="2014-03-05T14:25:00Z">
          <w:pPr>
            <w:widowControl w:val="0"/>
            <w:autoSpaceDE w:val="0"/>
            <w:autoSpaceDN w:val="0"/>
            <w:adjustRightInd w:val="0"/>
          </w:pPr>
        </w:pPrChange>
      </w:pPr>
      <w:proofErr w:type="gramStart"/>
      <w:ins w:id="1508" w:author="Sarah Thomas" w:date="2014-03-05T14:23:00Z">
        <w:r>
          <w:t>c</w:t>
        </w:r>
        <w:r w:rsidR="0072751E">
          <w:t>ontrollers</w:t>
        </w:r>
        <w:proofErr w:type="gramEnd"/>
        <w:r w:rsidR="0072751E">
          <w:t>/</w:t>
        </w:r>
      </w:ins>
      <w:proofErr w:type="spellStart"/>
      <w:ins w:id="1509" w:author="Sarah Thomas" w:date="2014-03-05T14:22:00Z">
        <w:r>
          <w:t>M</w:t>
        </w:r>
        <w:r w:rsidR="0072751E">
          <w:t>essage</w:t>
        </w:r>
      </w:ins>
      <w:ins w:id="1510" w:author="Sarah Thomas" w:date="2014-03-05T14:24:00Z">
        <w:r>
          <w:t>Controller.php</w:t>
        </w:r>
      </w:ins>
      <w:proofErr w:type="spellEnd"/>
    </w:p>
    <w:p w14:paraId="51EF7711" w14:textId="599D100C" w:rsidR="00920CA9" w:rsidRPr="00920CA9" w:rsidRDefault="00920CA9">
      <w:pPr>
        <w:pStyle w:val="BodyText"/>
        <w:rPr>
          <w:ins w:id="1511" w:author="Sarah Thomas" w:date="2014-03-05T14:22:00Z"/>
        </w:rPr>
      </w:pPr>
      <w:ins w:id="1512" w:author="Sarah Thomas" w:date="2014-03-05T14:25:00Z">
        <w:r>
          <w:t xml:space="preserve">This controller </w:t>
        </w:r>
      </w:ins>
      <w:ins w:id="1513" w:author="Sarah Thomas" w:date="2014-03-05T14:28:00Z">
        <w:r>
          <w:t>provides the database</w:t>
        </w:r>
      </w:ins>
      <w:ins w:id="1514" w:author="Sarah Thomas" w:date="2014-03-05T14:29:00Z">
        <w:r>
          <w:t xml:space="preserve"> interactions for the</w:t>
        </w:r>
      </w:ins>
      <w:ins w:id="1515" w:author="Sarah Thomas" w:date="2014-03-05T14:28:00Z">
        <w:r>
          <w:t xml:space="preserve"> </w:t>
        </w:r>
        <w:proofErr w:type="spellStart"/>
        <w:r w:rsidRPr="00920CA9">
          <w:rPr>
            <w:i/>
            <w:rPrChange w:id="1516" w:author="Sarah Thomas" w:date="2014-03-05T14:29:00Z">
              <w:rPr/>
            </w:rPrChange>
          </w:rPr>
          <w:t>sendMessage</w:t>
        </w:r>
        <w:proofErr w:type="spellEnd"/>
        <w:r>
          <w:t xml:space="preserve"> and </w:t>
        </w:r>
        <w:proofErr w:type="spellStart"/>
        <w:r w:rsidRPr="00920CA9">
          <w:rPr>
            <w:i/>
            <w:rPrChange w:id="1517" w:author="Sarah Thomas" w:date="2014-03-05T14:29:00Z">
              <w:rPr/>
            </w:rPrChange>
          </w:rPr>
          <w:t>readMessage</w:t>
        </w:r>
        <w:proofErr w:type="spellEnd"/>
        <w:r>
          <w:t xml:space="preserve"> views</w:t>
        </w:r>
      </w:ins>
      <w:ins w:id="1518" w:author="Sarah Thomas" w:date="2014-03-05T14:33:00Z">
        <w:r>
          <w:t>.</w:t>
        </w:r>
      </w:ins>
    </w:p>
    <w:p w14:paraId="6E44F2C0" w14:textId="33510DEE" w:rsidR="0072751E" w:rsidRDefault="00920CA9">
      <w:pPr>
        <w:pStyle w:val="Heading4"/>
        <w:rPr>
          <w:ins w:id="1519" w:author="Sarah Thomas" w:date="2014-03-05T14:30:00Z"/>
        </w:rPr>
        <w:pPrChange w:id="1520" w:author="Sarah Thomas" w:date="2014-03-05T14:25:00Z">
          <w:pPr>
            <w:widowControl w:val="0"/>
            <w:autoSpaceDE w:val="0"/>
            <w:autoSpaceDN w:val="0"/>
            <w:adjustRightInd w:val="0"/>
          </w:pPr>
        </w:pPrChange>
      </w:pPr>
      <w:proofErr w:type="gramStart"/>
      <w:ins w:id="1521" w:author="Sarah Thomas" w:date="2014-03-05T14:24:00Z">
        <w:r>
          <w:t>controllers</w:t>
        </w:r>
        <w:proofErr w:type="gramEnd"/>
        <w:r>
          <w:t>/</w:t>
        </w:r>
      </w:ins>
      <w:proofErr w:type="spellStart"/>
      <w:ins w:id="1522" w:author="Sarah Thomas" w:date="2014-03-05T14:22:00Z">
        <w:r w:rsidR="0072751E">
          <w:t>Profile</w:t>
        </w:r>
      </w:ins>
      <w:ins w:id="1523" w:author="Sarah Thomas" w:date="2014-03-05T14:24:00Z">
        <w:r>
          <w:t>Controller.php</w:t>
        </w:r>
      </w:ins>
      <w:proofErr w:type="spellEnd"/>
    </w:p>
    <w:p w14:paraId="45513001" w14:textId="797D7A51" w:rsidR="00920CA9" w:rsidRPr="007C76CB" w:rsidRDefault="00920CA9" w:rsidP="00920CA9">
      <w:pPr>
        <w:pStyle w:val="BodyText"/>
        <w:rPr>
          <w:ins w:id="1524" w:author="Sarah Thomas" w:date="2014-03-05T14:30:00Z"/>
        </w:rPr>
      </w:pPr>
      <w:ins w:id="1525" w:author="Sarah Thomas" w:date="2014-03-05T14:30:00Z">
        <w:r>
          <w:t xml:space="preserve">This controller provides the database interactions for the </w:t>
        </w:r>
      </w:ins>
      <w:proofErr w:type="spellStart"/>
      <w:ins w:id="1526" w:author="Sarah Thomas" w:date="2014-03-05T14:31:00Z">
        <w:r>
          <w:rPr>
            <w:i/>
          </w:rPr>
          <w:t>showProfile</w:t>
        </w:r>
        <w:proofErr w:type="spellEnd"/>
        <w:r>
          <w:t xml:space="preserve"> </w:t>
        </w:r>
      </w:ins>
      <w:ins w:id="1527" w:author="Sarah Thomas" w:date="2014-03-05T14:30:00Z">
        <w:r>
          <w:t xml:space="preserve">and </w:t>
        </w:r>
      </w:ins>
      <w:proofErr w:type="spellStart"/>
      <w:ins w:id="1528" w:author="Sarah Thomas" w:date="2014-03-05T14:31:00Z">
        <w:r>
          <w:rPr>
            <w:i/>
          </w:rPr>
          <w:t>editProfile</w:t>
        </w:r>
        <w:proofErr w:type="spellEnd"/>
        <w:r>
          <w:t xml:space="preserve"> </w:t>
        </w:r>
      </w:ins>
      <w:ins w:id="1529" w:author="Sarah Thomas" w:date="2014-03-05T14:30:00Z">
        <w:r>
          <w:t>views</w:t>
        </w:r>
      </w:ins>
      <w:ins w:id="1530" w:author="Sarah Thomas" w:date="2014-03-05T14:33:00Z">
        <w:r>
          <w:t>.</w:t>
        </w:r>
      </w:ins>
    </w:p>
    <w:p w14:paraId="1D3C9161" w14:textId="47904385" w:rsidR="0072751E" w:rsidRDefault="00920CA9">
      <w:pPr>
        <w:pStyle w:val="Heading4"/>
        <w:rPr>
          <w:ins w:id="1531" w:author="Sarah Thomas" w:date="2014-03-05T14:30:00Z"/>
        </w:rPr>
        <w:pPrChange w:id="1532" w:author="Sarah Thomas" w:date="2014-03-05T14:25:00Z">
          <w:pPr>
            <w:widowControl w:val="0"/>
            <w:autoSpaceDE w:val="0"/>
            <w:autoSpaceDN w:val="0"/>
            <w:adjustRightInd w:val="0"/>
          </w:pPr>
        </w:pPrChange>
      </w:pPr>
      <w:proofErr w:type="gramStart"/>
      <w:ins w:id="1533" w:author="Sarah Thomas" w:date="2014-03-05T14:24:00Z">
        <w:r>
          <w:t>controllers</w:t>
        </w:r>
        <w:proofErr w:type="gramEnd"/>
        <w:r>
          <w:t>/</w:t>
        </w:r>
      </w:ins>
      <w:proofErr w:type="spellStart"/>
      <w:ins w:id="1534" w:author="Sarah Thomas" w:date="2014-03-05T14:22:00Z">
        <w:r w:rsidR="0072751E">
          <w:t>Search</w:t>
        </w:r>
      </w:ins>
      <w:ins w:id="1535" w:author="Sarah Thomas" w:date="2014-03-05T14:24:00Z">
        <w:r>
          <w:t>Controller.php</w:t>
        </w:r>
      </w:ins>
      <w:proofErr w:type="spellEnd"/>
    </w:p>
    <w:p w14:paraId="0C4C71ED" w14:textId="5DCA6D16" w:rsidR="00920CA9" w:rsidRPr="007C76CB" w:rsidRDefault="00920CA9" w:rsidP="00920CA9">
      <w:pPr>
        <w:pStyle w:val="BodyText"/>
        <w:rPr>
          <w:ins w:id="1536" w:author="Sarah Thomas" w:date="2014-03-05T14:30:00Z"/>
        </w:rPr>
      </w:pPr>
      <w:ins w:id="1537" w:author="Sarah Thomas" w:date="2014-03-05T14:30:00Z">
        <w:r>
          <w:t xml:space="preserve">This controller provides the database interactions for the </w:t>
        </w:r>
      </w:ins>
      <w:ins w:id="1538" w:author="Sarah Thomas" w:date="2014-03-05T14:32:00Z">
        <w:r>
          <w:rPr>
            <w:i/>
          </w:rPr>
          <w:t>search</w:t>
        </w:r>
      </w:ins>
      <w:ins w:id="1539" w:author="Sarah Thomas" w:date="2014-03-05T14:30:00Z">
        <w:r>
          <w:t xml:space="preserve"> view</w:t>
        </w:r>
      </w:ins>
      <w:ins w:id="1540" w:author="Sarah Thomas" w:date="2014-03-05T14:33:00Z">
        <w:r>
          <w:t>.</w:t>
        </w:r>
      </w:ins>
    </w:p>
    <w:p w14:paraId="5DD5D6E2" w14:textId="047B19EA" w:rsidR="0072751E" w:rsidRDefault="00920CA9">
      <w:pPr>
        <w:pStyle w:val="Heading4"/>
        <w:rPr>
          <w:ins w:id="1541" w:author="Sarah Thomas" w:date="2014-03-05T14:30:00Z"/>
        </w:rPr>
        <w:pPrChange w:id="1542" w:author="Sarah Thomas" w:date="2014-03-05T14:25:00Z">
          <w:pPr>
            <w:widowControl w:val="0"/>
            <w:autoSpaceDE w:val="0"/>
            <w:autoSpaceDN w:val="0"/>
            <w:adjustRightInd w:val="0"/>
          </w:pPr>
        </w:pPrChange>
      </w:pPr>
      <w:proofErr w:type="gramStart"/>
      <w:ins w:id="1543" w:author="Sarah Thomas" w:date="2014-03-05T14:24:00Z">
        <w:r>
          <w:t>controllers</w:t>
        </w:r>
        <w:proofErr w:type="gramEnd"/>
        <w:r>
          <w:t>/</w:t>
        </w:r>
      </w:ins>
      <w:proofErr w:type="spellStart"/>
      <w:ins w:id="1544" w:author="Sarah Thomas" w:date="2014-03-05T14:22:00Z">
        <w:r w:rsidR="0072751E">
          <w:t>Team</w:t>
        </w:r>
      </w:ins>
      <w:ins w:id="1545" w:author="Sarah Thomas" w:date="2014-03-05T14:24:00Z">
        <w:r>
          <w:t>Controller.php</w:t>
        </w:r>
      </w:ins>
      <w:proofErr w:type="spellEnd"/>
    </w:p>
    <w:p w14:paraId="09739664" w14:textId="39C7C1FB" w:rsidR="00920CA9" w:rsidRPr="007C76CB" w:rsidRDefault="00920CA9" w:rsidP="00920CA9">
      <w:pPr>
        <w:pStyle w:val="BodyText"/>
        <w:rPr>
          <w:ins w:id="1546" w:author="Sarah Thomas" w:date="2014-03-05T14:30:00Z"/>
        </w:rPr>
      </w:pPr>
      <w:ins w:id="1547" w:author="Sarah Thomas" w:date="2014-03-05T14:30:00Z">
        <w:r>
          <w:t xml:space="preserve">This controller provides the database interactions for the </w:t>
        </w:r>
      </w:ins>
      <w:proofErr w:type="spellStart"/>
      <w:ins w:id="1548" w:author="Sarah Thomas" w:date="2014-03-05T14:32:00Z">
        <w:r>
          <w:rPr>
            <w:i/>
          </w:rPr>
          <w:t>editTeam</w:t>
        </w:r>
      </w:ins>
      <w:proofErr w:type="spellEnd"/>
      <w:ins w:id="1549" w:author="Sarah Thomas" w:date="2014-03-05T14:30:00Z">
        <w:r>
          <w:t xml:space="preserve"> </w:t>
        </w:r>
      </w:ins>
      <w:ins w:id="1550" w:author="Sarah Thomas" w:date="2014-03-05T14:32:00Z">
        <w:r>
          <w:t>view</w:t>
        </w:r>
      </w:ins>
      <w:ins w:id="1551" w:author="Sarah Thomas" w:date="2014-03-05T14:33:00Z">
        <w:r>
          <w:t>.</w:t>
        </w:r>
      </w:ins>
    </w:p>
    <w:p w14:paraId="2F892E34" w14:textId="019DDC43" w:rsidR="0072751E" w:rsidRDefault="00920CA9">
      <w:pPr>
        <w:pStyle w:val="Heading4"/>
        <w:rPr>
          <w:ins w:id="1552" w:author="Sarah Thomas" w:date="2014-03-05T14:31:00Z"/>
        </w:rPr>
        <w:pPrChange w:id="1553" w:author="Sarah Thomas" w:date="2014-03-05T14:25:00Z">
          <w:pPr>
            <w:widowControl w:val="0"/>
            <w:autoSpaceDE w:val="0"/>
            <w:autoSpaceDN w:val="0"/>
            <w:adjustRightInd w:val="0"/>
          </w:pPr>
        </w:pPrChange>
      </w:pPr>
      <w:proofErr w:type="gramStart"/>
      <w:ins w:id="1554" w:author="Sarah Thomas" w:date="2014-03-05T14:25:00Z">
        <w:r>
          <w:t>controllers</w:t>
        </w:r>
        <w:proofErr w:type="gramEnd"/>
        <w:r>
          <w:t>/</w:t>
        </w:r>
      </w:ins>
      <w:proofErr w:type="spellStart"/>
      <w:ins w:id="1555" w:author="Sarah Thomas" w:date="2014-03-05T14:22:00Z">
        <w:r w:rsidR="0072751E">
          <w:t>Venure</w:t>
        </w:r>
      </w:ins>
      <w:ins w:id="1556" w:author="Sarah Thomas" w:date="2014-03-05T14:24:00Z">
        <w:r>
          <w:t>Controller.php</w:t>
        </w:r>
      </w:ins>
      <w:proofErr w:type="spellEnd"/>
    </w:p>
    <w:p w14:paraId="3A209B9D" w14:textId="3F697D9F" w:rsidR="00920CA9" w:rsidRPr="007C76CB" w:rsidRDefault="00920CA9" w:rsidP="00920CA9">
      <w:pPr>
        <w:pStyle w:val="BodyText"/>
        <w:rPr>
          <w:ins w:id="1557" w:author="Sarah Thomas" w:date="2014-03-05T14:31:00Z"/>
        </w:rPr>
      </w:pPr>
      <w:ins w:id="1558" w:author="Sarah Thomas" w:date="2014-03-05T14:31:00Z">
        <w:r>
          <w:t xml:space="preserve">This controller provides the database interactions for the </w:t>
        </w:r>
      </w:ins>
      <w:proofErr w:type="spellStart"/>
      <w:ins w:id="1559" w:author="Sarah Thomas" w:date="2014-03-05T14:33:00Z">
        <w:r>
          <w:rPr>
            <w:i/>
          </w:rPr>
          <w:t>viewVenture</w:t>
        </w:r>
      </w:ins>
      <w:proofErr w:type="spellEnd"/>
      <w:ins w:id="1560" w:author="Sarah Thomas" w:date="2014-03-05T14:31:00Z">
        <w:r>
          <w:t xml:space="preserve">, </w:t>
        </w:r>
      </w:ins>
      <w:proofErr w:type="spellStart"/>
      <w:ins w:id="1561" w:author="Sarah Thomas" w:date="2014-03-05T14:33:00Z">
        <w:r>
          <w:rPr>
            <w:i/>
          </w:rPr>
          <w:t>editVenture</w:t>
        </w:r>
        <w:proofErr w:type="spellEnd"/>
        <w:r>
          <w:t xml:space="preserve"> and </w:t>
        </w:r>
        <w:proofErr w:type="spellStart"/>
        <w:r>
          <w:rPr>
            <w:i/>
          </w:rPr>
          <w:t>createVenture</w:t>
        </w:r>
      </w:ins>
      <w:proofErr w:type="spellEnd"/>
      <w:ins w:id="1562" w:author="Sarah Thomas" w:date="2014-03-05T14:31:00Z">
        <w:r>
          <w:t xml:space="preserve"> views</w:t>
        </w:r>
      </w:ins>
      <w:ins w:id="1563" w:author="Sarah Thomas" w:date="2014-03-05T14:33:00Z">
        <w:r>
          <w:t>.</w:t>
        </w:r>
      </w:ins>
    </w:p>
    <w:p w14:paraId="02FFEDFE" w14:textId="65DC5D2D" w:rsidR="0072751E" w:rsidRDefault="00920CA9">
      <w:pPr>
        <w:pStyle w:val="Heading4"/>
        <w:rPr>
          <w:ins w:id="1564" w:author="Sarah Thomas" w:date="2014-03-05T14:22:00Z"/>
        </w:rPr>
        <w:pPrChange w:id="1565" w:author="Sarah Thomas" w:date="2014-03-05T14:25:00Z">
          <w:pPr>
            <w:pStyle w:val="BodyText"/>
          </w:pPr>
        </w:pPrChange>
      </w:pPr>
      <w:proofErr w:type="gramStart"/>
      <w:ins w:id="1566" w:author="Sarah Thomas" w:date="2014-03-05T14:25:00Z">
        <w:r>
          <w:t>controllers</w:t>
        </w:r>
        <w:proofErr w:type="gramEnd"/>
        <w:r>
          <w:t>/</w:t>
        </w:r>
      </w:ins>
      <w:proofErr w:type="spellStart"/>
      <w:ins w:id="1567" w:author="Sarah Thomas" w:date="2014-03-05T14:22:00Z">
        <w:r w:rsidR="0072751E">
          <w:t>Users</w:t>
        </w:r>
      </w:ins>
      <w:ins w:id="1568" w:author="Sarah Thomas" w:date="2014-03-05T14:24:00Z">
        <w:r>
          <w:t>Controller.php</w:t>
        </w:r>
      </w:ins>
      <w:proofErr w:type="spellEnd"/>
    </w:p>
    <w:p w14:paraId="31FD207F" w14:textId="56D48532" w:rsidR="0072751E" w:rsidRDefault="0072751E" w:rsidP="0072751E">
      <w:pPr>
        <w:pStyle w:val="BodyText"/>
        <w:rPr>
          <w:ins w:id="1569" w:author="Sarah Thomas" w:date="2014-03-05T14:22:00Z"/>
        </w:rPr>
      </w:pPr>
      <w:bookmarkStart w:id="1570" w:name="_Toc255483846"/>
      <w:ins w:id="1571" w:author="Sarah Thomas" w:date="2014-03-05T14:22:00Z">
        <w:r w:rsidRPr="007C76CB">
          <w:rPr>
            <w:highlight w:val="lightGray"/>
          </w:rPr>
          <w:t>Bahit</w:t>
        </w:r>
      </w:ins>
      <w:ins w:id="1572" w:author="Sarah Thomas" w:date="2014-03-05T14:23:00Z">
        <w:r>
          <w:t>?</w:t>
        </w:r>
      </w:ins>
    </w:p>
    <w:p w14:paraId="12FF2A2E" w14:textId="7DC97DE3" w:rsidR="00F15707" w:rsidRDefault="00F15707">
      <w:pPr>
        <w:pStyle w:val="Heading1"/>
        <w:rPr>
          <w:ins w:id="1573" w:author="Sarah Thomas" w:date="2014-03-03T14:10:00Z"/>
          <w:szCs w:val="24"/>
        </w:rPr>
        <w:pPrChange w:id="1574" w:author="Sarah Thomas" w:date="2014-03-03T14:10:00Z">
          <w:pPr>
            <w:widowControl w:val="0"/>
            <w:autoSpaceDE w:val="0"/>
            <w:autoSpaceDN w:val="0"/>
            <w:adjustRightInd w:val="0"/>
          </w:pPr>
        </w:pPrChange>
      </w:pPr>
      <w:ins w:id="1575" w:author="Sarah Thomas" w:date="2014-03-03T14:10:00Z">
        <w:r>
          <w:t>Testing</w:t>
        </w:r>
        <w:bookmarkEnd w:id="1570"/>
      </w:ins>
    </w:p>
    <w:p w14:paraId="6201D29E" w14:textId="77777777" w:rsidR="00F15707" w:rsidRPr="00766C26" w:rsidRDefault="00F15707">
      <w:pPr>
        <w:pStyle w:val="BodyText"/>
        <w:rPr>
          <w:ins w:id="1576" w:author="Sarah Thomas" w:date="2014-03-03T14:10:00Z"/>
          <w:szCs w:val="24"/>
          <w:highlight w:val="lightGray"/>
          <w:rPrChange w:id="1577" w:author="Sarah Thomas" w:date="2014-03-03T14:27:00Z">
            <w:rPr>
              <w:ins w:id="1578" w:author="Sarah Thomas" w:date="2014-03-03T14:10:00Z"/>
              <w:szCs w:val="24"/>
            </w:rPr>
          </w:rPrChange>
        </w:rPr>
        <w:pPrChange w:id="1579" w:author="Sarah Thomas" w:date="2014-03-03T14:16:00Z">
          <w:pPr>
            <w:widowControl w:val="0"/>
            <w:autoSpaceDE w:val="0"/>
            <w:autoSpaceDN w:val="0"/>
            <w:adjustRightInd w:val="0"/>
          </w:pPr>
        </w:pPrChange>
      </w:pPr>
      <w:ins w:id="1580" w:author="Sarah Thomas" w:date="2014-03-03T14:10:00Z">
        <w:r w:rsidRPr="00766C26">
          <w:rPr>
            <w:highlight w:val="lightGray"/>
            <w:rPrChange w:id="1581" w:author="Sarah Thomas" w:date="2014-03-03T14:27:00Z">
              <w:rPr/>
            </w:rPrChange>
          </w:rPr>
          <w:t xml:space="preserve">- </w:t>
        </w:r>
        <w:proofErr w:type="gramStart"/>
        <w:r w:rsidRPr="00766C26">
          <w:rPr>
            <w:highlight w:val="lightGray"/>
            <w:rPrChange w:id="1582" w:author="Sarah Thomas" w:date="2014-03-03T14:27:00Z">
              <w:rPr/>
            </w:rPrChange>
          </w:rPr>
          <w:t>strategy</w:t>
        </w:r>
        <w:proofErr w:type="gramEnd"/>
        <w:r w:rsidRPr="00766C26">
          <w:rPr>
            <w:highlight w:val="lightGray"/>
            <w:rPrChange w:id="1583" w:author="Sarah Thomas" w:date="2014-03-03T14:27:00Z">
              <w:rPr/>
            </w:rPrChange>
          </w:rPr>
          <w:t> - unit level (black box / white box) - integration level - acceptance</w:t>
        </w:r>
      </w:ins>
    </w:p>
    <w:p w14:paraId="7AF9E22B" w14:textId="77777777" w:rsidR="00F15707" w:rsidRPr="00766C26" w:rsidRDefault="00F15707">
      <w:pPr>
        <w:pStyle w:val="BodyText"/>
        <w:rPr>
          <w:ins w:id="1584" w:author="Sarah Thomas" w:date="2014-03-03T14:10:00Z"/>
          <w:szCs w:val="24"/>
          <w:highlight w:val="lightGray"/>
          <w:rPrChange w:id="1585" w:author="Sarah Thomas" w:date="2014-03-03T14:27:00Z">
            <w:rPr>
              <w:ins w:id="1586" w:author="Sarah Thomas" w:date="2014-03-03T14:10:00Z"/>
              <w:szCs w:val="24"/>
            </w:rPr>
          </w:rPrChange>
        </w:rPr>
        <w:pPrChange w:id="1587" w:author="Sarah Thomas" w:date="2014-03-03T14:16:00Z">
          <w:pPr>
            <w:widowControl w:val="0"/>
            <w:autoSpaceDE w:val="0"/>
            <w:autoSpaceDN w:val="0"/>
            <w:adjustRightInd w:val="0"/>
          </w:pPr>
        </w:pPrChange>
      </w:pPr>
      <w:ins w:id="1588" w:author="Sarah Thomas" w:date="2014-03-03T14:10:00Z">
        <w:r w:rsidRPr="00766C26">
          <w:rPr>
            <w:highlight w:val="lightGray"/>
            <w:rPrChange w:id="1589" w:author="Sarah Thomas" w:date="2014-03-03T14:27:00Z">
              <w:rPr/>
            </w:rPrChange>
          </w:rPr>
          <w:t xml:space="preserve">- </w:t>
        </w:r>
        <w:proofErr w:type="gramStart"/>
        <w:r w:rsidRPr="00766C26">
          <w:rPr>
            <w:highlight w:val="lightGray"/>
            <w:rPrChange w:id="1590" w:author="Sarah Thomas" w:date="2014-03-03T14:27:00Z">
              <w:rPr/>
            </w:rPrChange>
          </w:rPr>
          <w:t>examples</w:t>
        </w:r>
        <w:proofErr w:type="gramEnd"/>
        <w:r w:rsidRPr="00766C26">
          <w:rPr>
            <w:highlight w:val="lightGray"/>
            <w:rPrChange w:id="1591" w:author="Sarah Thomas" w:date="2014-03-03T14:27:00Z">
              <w:rPr/>
            </w:rPrChange>
          </w:rPr>
          <w:t xml:space="preserve"> of important test results</w:t>
        </w:r>
      </w:ins>
    </w:p>
    <w:p w14:paraId="5F66859A" w14:textId="77777777" w:rsidR="00F15707" w:rsidRDefault="00F15707">
      <w:pPr>
        <w:pStyle w:val="BodyText"/>
        <w:rPr>
          <w:ins w:id="1592" w:author="Sarah Thomas" w:date="2014-03-03T14:10:00Z"/>
          <w:szCs w:val="24"/>
        </w:rPr>
        <w:pPrChange w:id="1593" w:author="Sarah Thomas" w:date="2014-03-03T14:16:00Z">
          <w:pPr>
            <w:widowControl w:val="0"/>
            <w:autoSpaceDE w:val="0"/>
            <w:autoSpaceDN w:val="0"/>
            <w:adjustRightInd w:val="0"/>
          </w:pPr>
        </w:pPrChange>
      </w:pPr>
      <w:ins w:id="1594" w:author="Sarah Thomas" w:date="2014-03-03T14:10:00Z">
        <w:r w:rsidRPr="00766C26">
          <w:rPr>
            <w:highlight w:val="lightGray"/>
            <w:rPrChange w:id="1595"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596" w:author="Sarah Thomas" w:date="2014-03-03T14:19:00Z"/>
        </w:rPr>
        <w:pPrChange w:id="1597" w:author="Sarah Thomas" w:date="2014-03-03T14:10:00Z">
          <w:pPr>
            <w:widowControl w:val="0"/>
            <w:autoSpaceDE w:val="0"/>
            <w:autoSpaceDN w:val="0"/>
            <w:adjustRightInd w:val="0"/>
          </w:pPr>
        </w:pPrChange>
      </w:pPr>
      <w:bookmarkStart w:id="1598" w:name="_Toc255483847"/>
      <w:ins w:id="1599" w:author="Sarah Thomas" w:date="2014-03-03T14:10:00Z">
        <w:r>
          <w:lastRenderedPageBreak/>
          <w:t>Conclusions</w:t>
        </w:r>
      </w:ins>
      <w:bookmarkEnd w:id="1598"/>
    </w:p>
    <w:p w14:paraId="6444270E" w14:textId="4AD7DEC5" w:rsidR="00246E0B" w:rsidRDefault="00246E0B">
      <w:pPr>
        <w:pStyle w:val="Heading2"/>
        <w:rPr>
          <w:ins w:id="1600" w:author="Sarah Thomas" w:date="2014-03-03T14:19:00Z"/>
        </w:rPr>
        <w:pPrChange w:id="1601" w:author="Sarah Thomas" w:date="2014-03-03T14:20:00Z">
          <w:pPr>
            <w:widowControl w:val="0"/>
            <w:autoSpaceDE w:val="0"/>
            <w:autoSpaceDN w:val="0"/>
            <w:adjustRightInd w:val="0"/>
          </w:pPr>
        </w:pPrChange>
      </w:pPr>
      <w:bookmarkStart w:id="1602" w:name="_Toc255483848"/>
      <w:ins w:id="1603" w:author="Sarah Thomas" w:date="2014-03-03T14:19:00Z">
        <w:r>
          <w:t>Successes</w:t>
        </w:r>
        <w:bookmarkEnd w:id="1602"/>
      </w:ins>
    </w:p>
    <w:p w14:paraId="259B1DED" w14:textId="07ECF93C" w:rsidR="00246E0B" w:rsidRDefault="00246E0B">
      <w:pPr>
        <w:pStyle w:val="Heading2"/>
        <w:rPr>
          <w:ins w:id="1604" w:author="Sarah Thomas" w:date="2014-03-03T14:19:00Z"/>
        </w:rPr>
        <w:pPrChange w:id="1605" w:author="Sarah Thomas" w:date="2014-03-03T14:20:00Z">
          <w:pPr>
            <w:widowControl w:val="0"/>
            <w:autoSpaceDE w:val="0"/>
            <w:autoSpaceDN w:val="0"/>
            <w:adjustRightInd w:val="0"/>
          </w:pPr>
        </w:pPrChange>
      </w:pPr>
      <w:bookmarkStart w:id="1606" w:name="_Toc255483849"/>
      <w:ins w:id="1607" w:author="Sarah Thomas" w:date="2014-03-03T14:19:00Z">
        <w:r>
          <w:t>Shortcomings</w:t>
        </w:r>
        <w:bookmarkEnd w:id="1606"/>
      </w:ins>
    </w:p>
    <w:p w14:paraId="568A04F4" w14:textId="29221830" w:rsidR="00246E0B" w:rsidRPr="00812194" w:rsidRDefault="00246E0B">
      <w:pPr>
        <w:pStyle w:val="Heading2"/>
        <w:rPr>
          <w:ins w:id="1608" w:author="Sarah Thomas" w:date="2014-03-03T14:10:00Z"/>
        </w:rPr>
        <w:pPrChange w:id="1609" w:author="Sarah Thomas" w:date="2014-03-03T14:20:00Z">
          <w:pPr>
            <w:widowControl w:val="0"/>
            <w:autoSpaceDE w:val="0"/>
            <w:autoSpaceDN w:val="0"/>
            <w:adjustRightInd w:val="0"/>
          </w:pPr>
        </w:pPrChange>
      </w:pPr>
      <w:bookmarkStart w:id="1610" w:name="_Toc255483850"/>
      <w:ins w:id="1611" w:author="Sarah Thomas" w:date="2014-03-03T14:20:00Z">
        <w:r>
          <w:t>Possible Extensions</w:t>
        </w:r>
      </w:ins>
      <w:bookmarkEnd w:id="1610"/>
    </w:p>
    <w:p w14:paraId="232BC79E" w14:textId="77777777" w:rsidR="00F15707" w:rsidRDefault="00F15707">
      <w:pPr>
        <w:pStyle w:val="BodyText"/>
        <w:rPr>
          <w:ins w:id="1612" w:author="Sarah Thomas" w:date="2014-03-03T14:10:00Z"/>
          <w:szCs w:val="24"/>
        </w:rPr>
        <w:pPrChange w:id="1613" w:author="Sarah Thomas" w:date="2014-03-03T14:16:00Z">
          <w:pPr>
            <w:widowControl w:val="0"/>
            <w:autoSpaceDE w:val="0"/>
            <w:autoSpaceDN w:val="0"/>
            <w:adjustRightInd w:val="0"/>
          </w:pPr>
        </w:pPrChange>
      </w:pPr>
      <w:ins w:id="1614" w:author="Sarah Thomas" w:date="2014-03-03T14:10:00Z">
        <w:r w:rsidRPr="00246E0B">
          <w:rPr>
            <w:highlight w:val="lightGray"/>
            <w:rPrChange w:id="1615" w:author="Sarah Thomas" w:date="2014-03-03T14:21:00Z">
              <w:rPr/>
            </w:rPrChange>
          </w:rPr>
          <w:t xml:space="preserve">- </w:t>
        </w:r>
        <w:proofErr w:type="gramStart"/>
        <w:r w:rsidRPr="00246E0B">
          <w:rPr>
            <w:highlight w:val="lightGray"/>
            <w:rPrChange w:id="1616" w:author="Sarah Thomas" w:date="2014-03-03T14:21:00Z">
              <w:rPr/>
            </w:rPrChange>
          </w:rPr>
          <w:t>system</w:t>
        </w:r>
        <w:proofErr w:type="gramEnd"/>
        <w:r w:rsidRPr="00246E0B">
          <w:rPr>
            <w:highlight w:val="lightGray"/>
            <w:rPrChange w:id="1617" w:author="Sarah Thomas" w:date="2014-03-03T14:21:00Z">
              <w:rPr/>
            </w:rPrChange>
          </w:rPr>
          <w:t xml:space="preserve"> (successes, shortcomings, possible extensions) - methodology/language/tools (Were they effective? Were they appropriate?)</w:t>
        </w:r>
      </w:ins>
    </w:p>
    <w:p w14:paraId="1C06B56B" w14:textId="7D09ED9A" w:rsidR="00246E0B" w:rsidRDefault="00246E0B">
      <w:pPr>
        <w:pStyle w:val="Heading2"/>
        <w:rPr>
          <w:ins w:id="1618" w:author="Sarah Thomas" w:date="2014-03-03T14:20:00Z"/>
        </w:rPr>
        <w:pPrChange w:id="1619" w:author="Sarah Thomas" w:date="2014-03-03T14:21:00Z">
          <w:pPr>
            <w:widowControl w:val="0"/>
            <w:autoSpaceDE w:val="0"/>
            <w:autoSpaceDN w:val="0"/>
            <w:adjustRightInd w:val="0"/>
          </w:pPr>
        </w:pPrChange>
      </w:pPr>
      <w:bookmarkStart w:id="1620" w:name="_Toc255483851"/>
      <w:ins w:id="1621" w:author="Sarah Thomas" w:date="2014-03-03T14:10:00Z">
        <w:r>
          <w:t>P</w:t>
        </w:r>
        <w:r w:rsidR="00F15707">
          <w:t>roject management</w:t>
        </w:r>
        <w:bookmarkEnd w:id="1620"/>
        <w:r w:rsidR="00F15707">
          <w:t xml:space="preserve"> </w:t>
        </w:r>
      </w:ins>
    </w:p>
    <w:p w14:paraId="6195CE0A" w14:textId="486A8464" w:rsidR="00F15707" w:rsidRDefault="00F15707">
      <w:pPr>
        <w:pStyle w:val="BodyText"/>
        <w:rPr>
          <w:ins w:id="1622" w:author="Sarah Thomas" w:date="2014-03-03T14:10:00Z"/>
          <w:szCs w:val="24"/>
        </w:rPr>
        <w:pPrChange w:id="1623" w:author="Sarah Thomas" w:date="2014-03-03T14:16:00Z">
          <w:pPr>
            <w:widowControl w:val="0"/>
            <w:autoSpaceDE w:val="0"/>
            <w:autoSpaceDN w:val="0"/>
            <w:adjustRightInd w:val="0"/>
          </w:pPr>
        </w:pPrChange>
      </w:pPr>
      <w:ins w:id="1624" w:author="Sarah Thomas" w:date="2014-03-03T14:10:00Z">
        <w:r w:rsidRPr="00246E0B">
          <w:rPr>
            <w:highlight w:val="lightGray"/>
            <w:rPrChange w:id="1625" w:author="Sarah Thomas" w:date="2014-03-03T14:21:00Z">
              <w:rPr/>
            </w:rPrChange>
          </w:rPr>
          <w:t xml:space="preserve">(How was the project managed? How effectively was it managed? How were management problems handled? </w:t>
        </w:r>
        <w:proofErr w:type="gramStart"/>
        <w:r w:rsidRPr="00246E0B">
          <w:rPr>
            <w:highlight w:val="lightGray"/>
            <w:rPrChange w:id="1626" w:author="Sarah Thomas" w:date="2014-03-03T14:21:00Z">
              <w:rPr/>
            </w:rPrChange>
          </w:rPr>
          <w:t>etc</w:t>
        </w:r>
        <w:proofErr w:type="gramEnd"/>
        <w:r w:rsidRPr="00246E0B">
          <w:rPr>
            <w:highlight w:val="lightGray"/>
            <w:rPrChange w:id="1627" w:author="Sarah Thomas" w:date="2014-03-03T14:21:00Z">
              <w:rPr/>
            </w:rPrChange>
          </w:rPr>
          <w:t>.)</w:t>
        </w:r>
      </w:ins>
    </w:p>
    <w:p w14:paraId="5A0FE92F" w14:textId="25921B03" w:rsidR="005C63CB" w:rsidDel="00F15707" w:rsidRDefault="005C63CB" w:rsidP="00F0790D">
      <w:pPr>
        <w:pStyle w:val="Heading1"/>
        <w:rPr>
          <w:del w:id="1628" w:author="Sarah Thomas" w:date="2014-03-03T14:08:00Z"/>
        </w:rPr>
      </w:pPr>
      <w:del w:id="1629" w:author="Sarah Thomas" w:date="2014-03-03T14:08:00Z">
        <w:r w:rsidDel="00F15707">
          <w:delText>Requirements Specification</w:delText>
        </w:r>
        <w:bookmarkEnd w:id="1063"/>
        <w:bookmarkEnd w:id="1064"/>
      </w:del>
    </w:p>
    <w:p w14:paraId="74D02C03" w14:textId="2CD17A98" w:rsidR="009F5868" w:rsidRPr="00853B72" w:rsidDel="00F15707" w:rsidRDefault="009F5868" w:rsidP="009F5868">
      <w:pPr>
        <w:pStyle w:val="Heading2"/>
        <w:rPr>
          <w:del w:id="1630" w:author="Sarah Thomas" w:date="2014-03-03T14:10:00Z"/>
        </w:rPr>
      </w:pPr>
      <w:bookmarkStart w:id="1631" w:name="_Toc253043794"/>
      <w:del w:id="1632"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631"/>
      </w:del>
    </w:p>
    <w:p w14:paraId="526B700E" w14:textId="3D164F09" w:rsidR="00E90EA3" w:rsidRPr="009A001B" w:rsidDel="00F15707" w:rsidRDefault="00853B72" w:rsidP="009A001B">
      <w:pPr>
        <w:pStyle w:val="BodyText"/>
        <w:rPr>
          <w:del w:id="1633" w:author="Sarah Thomas" w:date="2014-03-03T14:10:00Z"/>
        </w:rPr>
      </w:pPr>
      <w:del w:id="1634"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635" w:author="Sarah Thomas" w:date="2014-03-03T14:10:00Z"/>
        </w:rPr>
      </w:pPr>
      <w:del w:id="1636"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637" w:author="Sarah Thomas" w:date="2014-03-03T14:10:00Z"/>
        </w:rPr>
      </w:pPr>
      <w:del w:id="1638"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639" w:author="Sarah Thomas" w:date="2014-03-03T14:10:00Z"/>
        </w:rPr>
      </w:pPr>
      <w:del w:id="1640"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641" w:author="Sarah Thomas" w:date="2014-03-03T14:10:00Z"/>
        </w:rPr>
      </w:pPr>
      <w:del w:id="1642" w:author="Sarah Thomas" w:date="2014-03-03T14:10:00Z">
        <w:r w:rsidDel="00F15707">
          <w:delText>Development Model</w:delText>
        </w:r>
      </w:del>
    </w:p>
    <w:p w14:paraId="10CBFD48" w14:textId="7690CA0C" w:rsidR="006624A6" w:rsidRPr="006624A6" w:rsidDel="00F15707" w:rsidRDefault="006624A6" w:rsidP="00B70B99">
      <w:pPr>
        <w:pStyle w:val="BodyText"/>
        <w:rPr>
          <w:del w:id="1643" w:author="Sarah Thomas" w:date="2014-03-03T14:10:00Z"/>
        </w:rPr>
      </w:pPr>
      <w:del w:id="1644"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645" w:author="Sarah Thomas" w:date="2014-03-03T14:10:00Z"/>
        </w:rPr>
      </w:pPr>
      <w:bookmarkStart w:id="1646" w:name="_Toc253043795"/>
      <w:del w:id="1647" w:author="Sarah Thomas" w:date="2014-03-03T14:10:00Z">
        <w:r w:rsidDel="00F15707">
          <w:delText>Use Cases</w:delText>
        </w:r>
        <w:bookmarkEnd w:id="1646"/>
      </w:del>
    </w:p>
    <w:p w14:paraId="26CCB567" w14:textId="78052880" w:rsidR="00E90EA3" w:rsidDel="00F15707" w:rsidRDefault="00E90EA3" w:rsidP="00920ECE">
      <w:pPr>
        <w:pStyle w:val="Heading3"/>
        <w:rPr>
          <w:del w:id="1648" w:author="Sarah Thomas" w:date="2014-03-03T14:10:00Z"/>
        </w:rPr>
      </w:pPr>
      <w:bookmarkStart w:id="1649" w:name="_Toc253043796"/>
      <w:del w:id="1650" w:author="Sarah Thomas" w:date="2014-03-03T14:10:00Z">
        <w:r w:rsidRPr="00E90EA3" w:rsidDel="00F15707">
          <w:delText>Actor</w:delText>
        </w:r>
        <w:r w:rsidR="00FC0432" w:rsidDel="00F15707">
          <w:delText xml:space="preserve"> Definitions</w:delText>
        </w:r>
        <w:r w:rsidDel="00F15707">
          <w:delText>:</w:delText>
        </w:r>
        <w:bookmarkEnd w:id="1649"/>
      </w:del>
    </w:p>
    <w:p w14:paraId="3334A6AB" w14:textId="5A9F0E53" w:rsidR="00FC0432" w:rsidDel="00F15707" w:rsidRDefault="00FC0432" w:rsidP="008D0C79">
      <w:pPr>
        <w:pStyle w:val="BodyText"/>
        <w:rPr>
          <w:del w:id="1651" w:author="Sarah Thomas" w:date="2014-03-03T14:10:00Z"/>
        </w:rPr>
      </w:pPr>
      <w:del w:id="1652"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653" w:author="Sarah Thomas" w:date="2014-03-03T14:10:00Z"/>
        </w:rPr>
      </w:pPr>
      <w:del w:id="1654"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655" w:author="Sarah Thomas" w:date="2014-03-03T14:10:00Z"/>
        </w:rPr>
      </w:pPr>
      <w:del w:id="1656"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657" w:author="Sarah Thomas" w:date="2014-03-03T14:10:00Z"/>
        </w:rPr>
      </w:pPr>
      <w:del w:id="1658"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659" w:author="Sarah Thomas" w:date="2014-03-03T14:10:00Z"/>
        </w:rPr>
      </w:pPr>
      <w:del w:id="1660"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661" w:author="Sarah Thomas" w:date="2014-03-03T14:10:00Z"/>
        </w:rPr>
      </w:pPr>
      <w:del w:id="1662" w:author="Sarah Thomas" w:date="2014-03-03T14:10:00Z">
        <w:r w:rsidDel="00F15707">
          <w:br w:type="page"/>
        </w:r>
      </w:del>
    </w:p>
    <w:p w14:paraId="629CC9E7" w14:textId="16F0DC93" w:rsidR="000D536B" w:rsidDel="00F15707" w:rsidRDefault="000D536B" w:rsidP="008D0C79">
      <w:pPr>
        <w:pStyle w:val="BodyText"/>
        <w:rPr>
          <w:del w:id="1663" w:author="Sarah Thomas" w:date="2014-03-03T14:10:00Z"/>
        </w:rPr>
      </w:pPr>
    </w:p>
    <w:p w14:paraId="183E4A24" w14:textId="170DC1A1" w:rsidR="00346141" w:rsidRPr="00346141" w:rsidDel="00F15707" w:rsidRDefault="00920ECE" w:rsidP="00346141">
      <w:pPr>
        <w:pStyle w:val="Heading3"/>
        <w:rPr>
          <w:del w:id="1664" w:author="Sarah Thomas" w:date="2014-03-03T14:10:00Z"/>
        </w:rPr>
      </w:pPr>
      <w:bookmarkStart w:id="1665" w:name="_Toc253043797"/>
      <w:del w:id="1666" w:author="Sarah Thomas" w:date="2014-03-03T14:10:00Z">
        <w:r w:rsidDel="00F15707">
          <w:delText>Use Case Diagram</w:delText>
        </w:r>
        <w:bookmarkEnd w:id="1665"/>
      </w:del>
    </w:p>
    <w:p w14:paraId="34BB3BDB" w14:textId="631ECB95" w:rsidR="00920ECE" w:rsidDel="00F15707" w:rsidRDefault="00920ECE" w:rsidP="008D0C79">
      <w:pPr>
        <w:pStyle w:val="BodyText"/>
        <w:rPr>
          <w:del w:id="1667" w:author="Sarah Thomas" w:date="2014-03-03T14:10:00Z"/>
        </w:rPr>
      </w:pPr>
      <w:del w:id="1668"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669" w:author="Sarah Thomas" w:date="2014-03-03T14:10:00Z"/>
        </w:rPr>
      </w:pPr>
      <w:del w:id="1670" w:author="Sarah Thomas" w:date="2014-03-03T14:10:00Z">
        <w:r w:rsidDel="00F15707">
          <w:rPr>
            <w:rFonts w:ascii="Arial" w:hAnsi="Arial" w:cs="Arial"/>
            <w:noProof/>
            <w:lang w:val="en-US"/>
            <w:rPrChange w:id="1671"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13">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672" w:author="Sarah Thomas" w:date="2014-03-03T14:10:00Z"/>
        </w:rPr>
      </w:pPr>
      <w:del w:id="1673"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1</w:delText>
        </w:r>
        <w:r w:rsidR="00246E0B" w:rsidDel="00F15707">
          <w:rPr>
            <w:noProof/>
          </w:rPr>
          <w:fldChar w:fldCharType="end"/>
        </w:r>
        <w:r w:rsidDel="00F15707">
          <w:delText xml:space="preserve"> Use Case Diagram</w:delText>
        </w:r>
      </w:del>
    </w:p>
    <w:p w14:paraId="205B7D17" w14:textId="35BD238B" w:rsidR="00B70B99" w:rsidDel="00F15707" w:rsidRDefault="00B70B99" w:rsidP="00B70B99">
      <w:pPr>
        <w:pStyle w:val="BodyText"/>
        <w:rPr>
          <w:del w:id="1674" w:author="Sarah Thomas" w:date="2014-03-03T14:10:00Z"/>
          <w:sz w:val="18"/>
          <w:szCs w:val="18"/>
        </w:rPr>
      </w:pPr>
      <w:del w:id="1675" w:author="Sarah Thomas" w:date="2014-03-03T14:10:00Z">
        <w:r w:rsidDel="00F15707">
          <w:br w:type="page"/>
        </w:r>
      </w:del>
    </w:p>
    <w:p w14:paraId="6FDFF1BF" w14:textId="34095F58" w:rsidR="009F61CA" w:rsidRPr="005C63CB" w:rsidDel="00F15707" w:rsidRDefault="009F61CA" w:rsidP="009F61CA">
      <w:pPr>
        <w:pStyle w:val="Caption"/>
        <w:rPr>
          <w:del w:id="1676" w:author="Sarah Thomas" w:date="2014-03-03T14:10:00Z"/>
          <w:rFonts w:ascii="Arial" w:hAnsi="Arial" w:cs="Arial"/>
        </w:rPr>
      </w:pPr>
    </w:p>
    <w:p w14:paraId="2BF9D7E0" w14:textId="742E8424" w:rsidR="00E44BB3" w:rsidDel="00F15707" w:rsidRDefault="00A5192B" w:rsidP="00A5192B">
      <w:pPr>
        <w:pStyle w:val="Heading3"/>
        <w:rPr>
          <w:del w:id="1677" w:author="Sarah Thomas" w:date="2014-03-03T14:10:00Z"/>
        </w:rPr>
      </w:pPr>
      <w:bookmarkStart w:id="1678" w:name="_Toc253043798"/>
      <w:del w:id="1679" w:author="Sarah Thomas" w:date="2014-03-03T14:10:00Z">
        <w:r w:rsidDel="00F15707">
          <w:delText>Use Case Descriptions</w:delText>
        </w:r>
        <w:bookmarkEnd w:id="1678"/>
      </w:del>
    </w:p>
    <w:p w14:paraId="0948A40B" w14:textId="3790560F" w:rsidR="00BE2DC8" w:rsidRPr="00E70549" w:rsidDel="00F15707" w:rsidRDefault="00BE2DC8" w:rsidP="00BE2DC8">
      <w:pPr>
        <w:spacing w:after="0"/>
        <w:rPr>
          <w:del w:id="1680"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681" w:author="Sarah Thomas" w:date="2014-03-03T14:10:00Z"/>
        </w:trPr>
        <w:tc>
          <w:tcPr>
            <w:tcW w:w="1710" w:type="dxa"/>
          </w:tcPr>
          <w:p w14:paraId="42C9FBA2" w14:textId="06F9051C" w:rsidR="00BE2DC8" w:rsidRPr="00E70549" w:rsidDel="00F15707" w:rsidRDefault="00BE2DC8" w:rsidP="00C12AC5">
            <w:pPr>
              <w:pStyle w:val="BodyText"/>
              <w:rPr>
                <w:del w:id="1682" w:author="Sarah Thomas" w:date="2014-03-03T14:10:00Z"/>
              </w:rPr>
            </w:pPr>
            <w:del w:id="1683"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684" w:author="Sarah Thomas" w:date="2014-03-03T14:10:00Z"/>
                <w:b/>
                <w:highlight w:val="lightGray"/>
              </w:rPr>
            </w:pPr>
            <w:del w:id="1685" w:author="Sarah Thomas" w:date="2014-03-03T14:10:00Z">
              <w:r w:rsidRPr="001F3959" w:rsidDel="00F15707">
                <w:rPr>
                  <w:b/>
                </w:rPr>
                <w:delText>New User Registration</w:delText>
              </w:r>
            </w:del>
          </w:p>
        </w:tc>
      </w:tr>
      <w:tr w:rsidR="00BE2DC8" w:rsidRPr="00E70549" w:rsidDel="00F15707" w14:paraId="116F0F58" w14:textId="70630410" w:rsidTr="00BE2DC8">
        <w:trPr>
          <w:del w:id="1686" w:author="Sarah Thomas" w:date="2014-03-03T14:10:00Z"/>
        </w:trPr>
        <w:tc>
          <w:tcPr>
            <w:tcW w:w="1710" w:type="dxa"/>
          </w:tcPr>
          <w:p w14:paraId="3BB79D49" w14:textId="04B2B820" w:rsidR="00BE2DC8" w:rsidRPr="00E70549" w:rsidDel="00F15707" w:rsidRDefault="00BE2DC8" w:rsidP="00C12AC5">
            <w:pPr>
              <w:pStyle w:val="BodyText"/>
              <w:rPr>
                <w:del w:id="1687" w:author="Sarah Thomas" w:date="2014-03-03T14:10:00Z"/>
              </w:rPr>
            </w:pPr>
            <w:del w:id="1688"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689" w:author="Sarah Thomas" w:date="2014-03-03T14:10:00Z"/>
              </w:rPr>
            </w:pPr>
            <w:del w:id="1690" w:author="Sarah Thomas" w:date="2014-03-03T14:10:00Z">
              <w:r w:rsidRPr="00E70549" w:rsidDel="00F15707">
                <w:delText>Unregistered user</w:delText>
              </w:r>
            </w:del>
          </w:p>
        </w:tc>
      </w:tr>
      <w:tr w:rsidR="00BE2DC8" w:rsidRPr="00E70549" w:rsidDel="00F15707" w14:paraId="020DDD64" w14:textId="7F7463CC" w:rsidTr="00BE2DC8">
        <w:trPr>
          <w:del w:id="1691" w:author="Sarah Thomas" w:date="2014-03-03T14:10:00Z"/>
        </w:trPr>
        <w:tc>
          <w:tcPr>
            <w:tcW w:w="1710" w:type="dxa"/>
          </w:tcPr>
          <w:p w14:paraId="6CAC6641" w14:textId="096DC061" w:rsidR="00BE2DC8" w:rsidRPr="00E70549" w:rsidDel="00F15707" w:rsidRDefault="00BE2DC8" w:rsidP="00C12AC5">
            <w:pPr>
              <w:pStyle w:val="BodyText"/>
              <w:rPr>
                <w:del w:id="1692" w:author="Sarah Thomas" w:date="2014-03-03T14:10:00Z"/>
              </w:rPr>
            </w:pPr>
            <w:del w:id="1693"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694" w:author="Sarah Thomas" w:date="2014-03-03T14:10:00Z"/>
              </w:rPr>
            </w:pPr>
            <w:del w:id="1695" w:author="Sarah Thomas" w:date="2014-03-03T14:10:00Z">
              <w:r w:rsidRPr="00E70549" w:rsidDel="00F15707">
                <w:delText>The user not have an account in the website.</w:delText>
              </w:r>
            </w:del>
          </w:p>
        </w:tc>
      </w:tr>
      <w:tr w:rsidR="00BE2DC8" w:rsidRPr="00E70549" w:rsidDel="00F15707" w14:paraId="0C4BC9A3" w14:textId="2E1A978C" w:rsidTr="00BE2DC8">
        <w:trPr>
          <w:del w:id="1696" w:author="Sarah Thomas" w:date="2014-03-03T14:10:00Z"/>
        </w:trPr>
        <w:tc>
          <w:tcPr>
            <w:tcW w:w="1710" w:type="dxa"/>
          </w:tcPr>
          <w:p w14:paraId="68F2F67B" w14:textId="4C00AB9B" w:rsidR="00BE2DC8" w:rsidRPr="00E70549" w:rsidDel="00F15707" w:rsidRDefault="00BE2DC8" w:rsidP="00C12AC5">
            <w:pPr>
              <w:pStyle w:val="BodyText"/>
              <w:rPr>
                <w:del w:id="1697" w:author="Sarah Thomas" w:date="2014-03-03T14:10:00Z"/>
              </w:rPr>
            </w:pPr>
            <w:del w:id="1698"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699" w:author="Sarah Thomas" w:date="2014-03-03T14:10:00Z"/>
              </w:rPr>
            </w:pPr>
            <w:del w:id="1700"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701" w:author="Sarah Thomas" w:date="2014-03-03T14:10:00Z"/>
              </w:rPr>
            </w:pPr>
            <w:del w:id="1702"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703" w:author="Sarah Thomas" w:date="2014-03-03T14:10:00Z"/>
        </w:trPr>
        <w:tc>
          <w:tcPr>
            <w:tcW w:w="1710" w:type="dxa"/>
          </w:tcPr>
          <w:p w14:paraId="528338DF" w14:textId="759C21DB" w:rsidR="00BE2DC8" w:rsidRPr="00E70549" w:rsidDel="00F15707" w:rsidRDefault="00BE2DC8" w:rsidP="00C12AC5">
            <w:pPr>
              <w:pStyle w:val="BodyText"/>
              <w:rPr>
                <w:del w:id="1704" w:author="Sarah Thomas" w:date="2014-03-03T14:10:00Z"/>
              </w:rPr>
            </w:pPr>
            <w:del w:id="1705"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706" w:author="Sarah Thomas" w:date="2014-03-03T14:10:00Z"/>
              </w:rPr>
            </w:pPr>
            <w:del w:id="1707"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708" w:author="Sarah Thomas" w:date="2014-03-03T14:10:00Z"/>
        </w:trPr>
        <w:tc>
          <w:tcPr>
            <w:tcW w:w="1710" w:type="dxa"/>
          </w:tcPr>
          <w:p w14:paraId="116273F8" w14:textId="3B0A88E2" w:rsidR="00BE2DC8" w:rsidRPr="00E70549" w:rsidDel="00F15707" w:rsidRDefault="00BE2DC8" w:rsidP="00C12AC5">
            <w:pPr>
              <w:pStyle w:val="BodyText"/>
              <w:rPr>
                <w:del w:id="1709" w:author="Sarah Thomas" w:date="2014-03-03T14:10:00Z"/>
              </w:rPr>
            </w:pPr>
            <w:del w:id="1710"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711" w:author="Sarah Thomas" w:date="2014-03-03T14:10:00Z"/>
              </w:rPr>
            </w:pPr>
            <w:del w:id="1712"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713" w:author="Sarah Thomas" w:date="2014-03-03T14:10:00Z"/>
              </w:rPr>
            </w:pPr>
            <w:del w:id="1714"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715" w:author="Sarah Thomas" w:date="2014-03-03T14:10:00Z"/>
              </w:rPr>
            </w:pPr>
            <w:del w:id="1716"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717" w:author="Sarah Thomas" w:date="2014-03-03T14:10:00Z"/>
              </w:rPr>
            </w:pPr>
            <w:del w:id="1718"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719" w:author="Sarah Thomas" w:date="2014-03-03T14:10:00Z"/>
              </w:rPr>
            </w:pPr>
            <w:del w:id="1720"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721" w:author="Sarah Thomas" w:date="2014-03-03T14:10:00Z"/>
              </w:rPr>
            </w:pPr>
            <w:del w:id="1722"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723" w:author="Sarah Thomas" w:date="2014-03-03T14:10:00Z"/>
              </w:rPr>
            </w:pPr>
            <w:del w:id="1724"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725" w:author="Sarah Thomas" w:date="2014-03-03T14:10:00Z"/>
              </w:rPr>
            </w:pPr>
            <w:del w:id="1726"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727"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728" w:author="Sarah Thomas" w:date="2014-03-03T14:10:00Z"/>
        </w:trPr>
        <w:tc>
          <w:tcPr>
            <w:tcW w:w="1710" w:type="dxa"/>
          </w:tcPr>
          <w:p w14:paraId="539C556A" w14:textId="75C15D2A" w:rsidR="00BE2DC8" w:rsidRPr="00E70549" w:rsidDel="00F15707" w:rsidRDefault="00BE2DC8" w:rsidP="00C12AC5">
            <w:pPr>
              <w:pStyle w:val="BodyText"/>
              <w:rPr>
                <w:del w:id="1729" w:author="Sarah Thomas" w:date="2014-03-03T14:10:00Z"/>
              </w:rPr>
            </w:pPr>
            <w:del w:id="1730"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731" w:author="Sarah Thomas" w:date="2014-03-03T14:10:00Z"/>
                <w:b/>
              </w:rPr>
            </w:pPr>
            <w:del w:id="1732" w:author="Sarah Thomas" w:date="2014-03-03T14:10:00Z">
              <w:r w:rsidRPr="001F3959" w:rsidDel="00F15707">
                <w:rPr>
                  <w:b/>
                </w:rPr>
                <w:delText>Search Public profile</w:delText>
              </w:r>
            </w:del>
          </w:p>
        </w:tc>
      </w:tr>
      <w:tr w:rsidR="00BE2DC8" w:rsidRPr="00E70549" w:rsidDel="00F15707" w14:paraId="69FB0995" w14:textId="0A1BF970" w:rsidTr="00BE2DC8">
        <w:trPr>
          <w:del w:id="1733" w:author="Sarah Thomas" w:date="2014-03-03T14:10:00Z"/>
        </w:trPr>
        <w:tc>
          <w:tcPr>
            <w:tcW w:w="1710" w:type="dxa"/>
          </w:tcPr>
          <w:p w14:paraId="75097A1D" w14:textId="7B7026A1" w:rsidR="00BE2DC8" w:rsidRPr="00E70549" w:rsidDel="00F15707" w:rsidRDefault="00BE2DC8" w:rsidP="00C12AC5">
            <w:pPr>
              <w:pStyle w:val="BodyText"/>
              <w:rPr>
                <w:del w:id="1734" w:author="Sarah Thomas" w:date="2014-03-03T14:10:00Z"/>
              </w:rPr>
            </w:pPr>
            <w:del w:id="1735"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736" w:author="Sarah Thomas" w:date="2014-03-03T14:10:00Z"/>
              </w:rPr>
            </w:pPr>
            <w:del w:id="1737" w:author="Sarah Thomas" w:date="2014-03-03T14:10:00Z">
              <w:r w:rsidDel="00F15707">
                <w:delText>All users</w:delText>
              </w:r>
            </w:del>
          </w:p>
        </w:tc>
      </w:tr>
      <w:tr w:rsidR="00BE2DC8" w:rsidRPr="00E70549" w:rsidDel="00F15707" w14:paraId="141292CC" w14:textId="30B0EE5C" w:rsidTr="00BE2DC8">
        <w:trPr>
          <w:del w:id="1738" w:author="Sarah Thomas" w:date="2014-03-03T14:10:00Z"/>
        </w:trPr>
        <w:tc>
          <w:tcPr>
            <w:tcW w:w="1710" w:type="dxa"/>
          </w:tcPr>
          <w:p w14:paraId="5EAB81E1" w14:textId="30E0423F" w:rsidR="00BE2DC8" w:rsidRPr="00E70549" w:rsidDel="00F15707" w:rsidRDefault="00BE2DC8" w:rsidP="00C12AC5">
            <w:pPr>
              <w:pStyle w:val="BodyText"/>
              <w:rPr>
                <w:del w:id="1739" w:author="Sarah Thomas" w:date="2014-03-03T14:10:00Z"/>
              </w:rPr>
            </w:pPr>
            <w:del w:id="1740"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741" w:author="Sarah Thomas" w:date="2014-03-03T14:10:00Z"/>
              </w:rPr>
            </w:pPr>
            <w:del w:id="1742"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743" w:author="Sarah Thomas" w:date="2014-03-03T14:10:00Z"/>
              </w:rPr>
            </w:pPr>
            <w:del w:id="1744"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745" w:author="Sarah Thomas" w:date="2014-03-03T14:10:00Z"/>
        </w:trPr>
        <w:tc>
          <w:tcPr>
            <w:tcW w:w="1710" w:type="dxa"/>
          </w:tcPr>
          <w:p w14:paraId="27965D99" w14:textId="52E7C469" w:rsidR="00BE2DC8" w:rsidRPr="00E70549" w:rsidDel="00F15707" w:rsidRDefault="00BE2DC8" w:rsidP="00C12AC5">
            <w:pPr>
              <w:pStyle w:val="BodyText"/>
              <w:rPr>
                <w:del w:id="1746" w:author="Sarah Thomas" w:date="2014-03-03T14:10:00Z"/>
              </w:rPr>
            </w:pPr>
            <w:del w:id="1747"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748" w:author="Sarah Thomas" w:date="2014-03-03T14:10:00Z"/>
              </w:rPr>
            </w:pPr>
            <w:del w:id="1749" w:author="Sarah Thomas" w:date="2014-03-03T14:10:00Z">
              <w:r w:rsidRPr="00E70549" w:rsidDel="00F15707">
                <w:delText>Show the search result.</w:delText>
              </w:r>
            </w:del>
          </w:p>
        </w:tc>
      </w:tr>
      <w:tr w:rsidR="00BE2DC8" w:rsidRPr="00E70549" w:rsidDel="00F15707" w14:paraId="769CAA60" w14:textId="17B61D72" w:rsidTr="00BE2DC8">
        <w:trPr>
          <w:del w:id="1750" w:author="Sarah Thomas" w:date="2014-03-03T14:10:00Z"/>
        </w:trPr>
        <w:tc>
          <w:tcPr>
            <w:tcW w:w="1710" w:type="dxa"/>
          </w:tcPr>
          <w:p w14:paraId="13AA8F73" w14:textId="25AF589F" w:rsidR="00BE2DC8" w:rsidRPr="00E70549" w:rsidDel="00F15707" w:rsidRDefault="00BE2DC8" w:rsidP="00C12AC5">
            <w:pPr>
              <w:pStyle w:val="BodyText"/>
              <w:rPr>
                <w:del w:id="1751" w:author="Sarah Thomas" w:date="2014-03-03T14:10:00Z"/>
              </w:rPr>
            </w:pPr>
            <w:del w:id="1752"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753" w:author="Sarah Thomas" w:date="2014-03-03T14:10:00Z"/>
              </w:rPr>
            </w:pPr>
            <w:del w:id="1754"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755" w:author="Sarah Thomas" w:date="2014-03-03T14:10:00Z"/>
        </w:trPr>
        <w:tc>
          <w:tcPr>
            <w:tcW w:w="1710" w:type="dxa"/>
          </w:tcPr>
          <w:p w14:paraId="73410AC6" w14:textId="18ED7D46" w:rsidR="00BE2DC8" w:rsidRPr="00E70549" w:rsidDel="00F15707" w:rsidRDefault="00BE2DC8" w:rsidP="00C12AC5">
            <w:pPr>
              <w:pStyle w:val="BodyText"/>
              <w:rPr>
                <w:del w:id="1756" w:author="Sarah Thomas" w:date="2014-03-03T14:10:00Z"/>
              </w:rPr>
            </w:pPr>
            <w:del w:id="1757"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758" w:author="Sarah Thomas" w:date="2014-03-03T14:10:00Z"/>
              </w:rPr>
            </w:pPr>
            <w:del w:id="1759"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760" w:author="Sarah Thomas" w:date="2014-03-03T14:10:00Z"/>
              </w:rPr>
            </w:pPr>
            <w:del w:id="1761"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762" w:author="Sarah Thomas" w:date="2014-03-03T14:10:00Z"/>
              </w:rPr>
            </w:pPr>
            <w:del w:id="1763"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764"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765" w:author="Sarah Thomas" w:date="2014-03-03T14:10:00Z"/>
        </w:trPr>
        <w:tc>
          <w:tcPr>
            <w:tcW w:w="1710" w:type="dxa"/>
          </w:tcPr>
          <w:p w14:paraId="53E42839" w14:textId="44C923C7" w:rsidR="00BE2DC8" w:rsidRPr="00E70549" w:rsidDel="00F15707" w:rsidRDefault="00BE2DC8" w:rsidP="00C12AC5">
            <w:pPr>
              <w:pStyle w:val="BodyText"/>
              <w:rPr>
                <w:del w:id="1766" w:author="Sarah Thomas" w:date="2014-03-03T14:10:00Z"/>
              </w:rPr>
            </w:pPr>
            <w:del w:id="1767"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768" w:author="Sarah Thomas" w:date="2014-03-03T14:10:00Z"/>
                <w:b/>
                <w:highlight w:val="lightGray"/>
              </w:rPr>
            </w:pPr>
            <w:del w:id="1769" w:author="Sarah Thomas" w:date="2014-03-03T14:10:00Z">
              <w:r w:rsidRPr="001F3959" w:rsidDel="00F15707">
                <w:rPr>
                  <w:b/>
                </w:rPr>
                <w:delText>View Public profile</w:delText>
              </w:r>
            </w:del>
          </w:p>
        </w:tc>
      </w:tr>
      <w:tr w:rsidR="00BE2DC8" w:rsidRPr="00E70549" w:rsidDel="00F15707" w14:paraId="52EF8D4A" w14:textId="502A60B5" w:rsidTr="00BE2DC8">
        <w:trPr>
          <w:del w:id="1770" w:author="Sarah Thomas" w:date="2014-03-03T14:10:00Z"/>
        </w:trPr>
        <w:tc>
          <w:tcPr>
            <w:tcW w:w="1710" w:type="dxa"/>
          </w:tcPr>
          <w:p w14:paraId="25207904" w14:textId="29ABABDD" w:rsidR="00BE2DC8" w:rsidRPr="00E70549" w:rsidDel="00F15707" w:rsidRDefault="00BE2DC8" w:rsidP="00C12AC5">
            <w:pPr>
              <w:pStyle w:val="BodyText"/>
              <w:rPr>
                <w:del w:id="1771" w:author="Sarah Thomas" w:date="2014-03-03T14:10:00Z"/>
              </w:rPr>
            </w:pPr>
            <w:del w:id="1772"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773" w:author="Sarah Thomas" w:date="2014-03-03T14:10:00Z"/>
              </w:rPr>
            </w:pPr>
            <w:del w:id="1774" w:author="Sarah Thomas" w:date="2014-03-03T14:10:00Z">
              <w:r w:rsidRPr="00E70549" w:rsidDel="00F15707">
                <w:delText>Unregistered user</w:delText>
              </w:r>
            </w:del>
          </w:p>
        </w:tc>
      </w:tr>
      <w:tr w:rsidR="00BE2DC8" w:rsidRPr="00E70549" w:rsidDel="00F15707" w14:paraId="4BC24CD9" w14:textId="05E8129A" w:rsidTr="00BE2DC8">
        <w:trPr>
          <w:del w:id="1775" w:author="Sarah Thomas" w:date="2014-03-03T14:10:00Z"/>
        </w:trPr>
        <w:tc>
          <w:tcPr>
            <w:tcW w:w="1710" w:type="dxa"/>
          </w:tcPr>
          <w:p w14:paraId="4B0C3FAD" w14:textId="40FE16D0" w:rsidR="00BE2DC8" w:rsidRPr="00E70549" w:rsidDel="00F15707" w:rsidRDefault="00BE2DC8" w:rsidP="00C12AC5">
            <w:pPr>
              <w:pStyle w:val="BodyText"/>
              <w:rPr>
                <w:del w:id="1776" w:author="Sarah Thomas" w:date="2014-03-03T14:10:00Z"/>
              </w:rPr>
            </w:pPr>
            <w:del w:id="1777"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778" w:author="Sarah Thomas" w:date="2014-03-03T14:10:00Z"/>
              </w:rPr>
            </w:pPr>
            <w:del w:id="1779"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780" w:author="Sarah Thomas" w:date="2014-03-03T14:10:00Z"/>
              </w:rPr>
            </w:pPr>
            <w:del w:id="1781"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782" w:author="Sarah Thomas" w:date="2014-03-03T14:10:00Z"/>
              </w:rPr>
            </w:pPr>
            <w:del w:id="1783"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784" w:author="Sarah Thomas" w:date="2014-03-03T14:10:00Z"/>
        </w:trPr>
        <w:tc>
          <w:tcPr>
            <w:tcW w:w="1710" w:type="dxa"/>
          </w:tcPr>
          <w:p w14:paraId="780B04DC" w14:textId="2CE450E2" w:rsidR="00BE2DC8" w:rsidRPr="00E70549" w:rsidDel="00F15707" w:rsidRDefault="00BE2DC8" w:rsidP="00C12AC5">
            <w:pPr>
              <w:pStyle w:val="BodyText"/>
              <w:rPr>
                <w:del w:id="1785" w:author="Sarah Thomas" w:date="2014-03-03T14:10:00Z"/>
              </w:rPr>
            </w:pPr>
            <w:del w:id="1786"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1787" w:author="Sarah Thomas" w:date="2014-03-03T14:10:00Z"/>
              </w:rPr>
            </w:pPr>
            <w:del w:id="1788" w:author="Sarah Thomas" w:date="2014-03-03T14:10:00Z">
              <w:r w:rsidRPr="00E70549" w:rsidDel="00F15707">
                <w:delText>Show the user public profile page</w:delText>
              </w:r>
            </w:del>
          </w:p>
        </w:tc>
      </w:tr>
      <w:tr w:rsidR="00BE2DC8" w:rsidRPr="00E70549" w:rsidDel="00F15707" w14:paraId="197081EC" w14:textId="33F38123" w:rsidTr="00BE2DC8">
        <w:trPr>
          <w:del w:id="1789" w:author="Sarah Thomas" w:date="2014-03-03T14:10:00Z"/>
        </w:trPr>
        <w:tc>
          <w:tcPr>
            <w:tcW w:w="1710" w:type="dxa"/>
          </w:tcPr>
          <w:p w14:paraId="2E8EDC47" w14:textId="2A2785E8" w:rsidR="00BE2DC8" w:rsidRPr="00E70549" w:rsidDel="00F15707" w:rsidRDefault="00BE2DC8" w:rsidP="00C12AC5">
            <w:pPr>
              <w:pStyle w:val="BodyText"/>
              <w:rPr>
                <w:del w:id="1790" w:author="Sarah Thomas" w:date="2014-03-03T14:10:00Z"/>
              </w:rPr>
            </w:pPr>
            <w:del w:id="1791"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1792" w:author="Sarah Thomas" w:date="2014-03-03T14:10:00Z"/>
              </w:rPr>
            </w:pPr>
            <w:del w:id="1793"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1794" w:author="Sarah Thomas" w:date="2014-03-03T14:10:00Z"/>
        </w:trPr>
        <w:tc>
          <w:tcPr>
            <w:tcW w:w="1710" w:type="dxa"/>
          </w:tcPr>
          <w:p w14:paraId="0C3506CA" w14:textId="70B1EEBF" w:rsidR="00BE2DC8" w:rsidRPr="00E70549" w:rsidDel="00F15707" w:rsidRDefault="00BE2DC8" w:rsidP="00C12AC5">
            <w:pPr>
              <w:pStyle w:val="BodyText"/>
              <w:rPr>
                <w:del w:id="1795" w:author="Sarah Thomas" w:date="2014-03-03T14:10:00Z"/>
              </w:rPr>
            </w:pPr>
            <w:del w:id="1796"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1797" w:author="Sarah Thomas" w:date="2014-03-03T14:10:00Z"/>
              </w:rPr>
            </w:pPr>
            <w:del w:id="1798"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1799" w:author="Sarah Thomas" w:date="2014-03-03T14:10:00Z"/>
              </w:rPr>
            </w:pPr>
            <w:del w:id="1800"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1801"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1802" w:author="Sarah Thomas" w:date="2014-03-03T14:10:00Z"/>
        </w:trPr>
        <w:tc>
          <w:tcPr>
            <w:tcW w:w="1710" w:type="dxa"/>
          </w:tcPr>
          <w:p w14:paraId="6B05DE4F" w14:textId="69B5CE6D" w:rsidR="00BE2DC8" w:rsidRPr="00E70549" w:rsidDel="00F15707" w:rsidRDefault="00BE2DC8" w:rsidP="00C12AC5">
            <w:pPr>
              <w:pStyle w:val="BodyText"/>
              <w:rPr>
                <w:del w:id="1803" w:author="Sarah Thomas" w:date="2014-03-03T14:10:00Z"/>
              </w:rPr>
            </w:pPr>
            <w:del w:id="1804"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1805" w:author="Sarah Thomas" w:date="2014-03-03T14:10:00Z"/>
                <w:b/>
                <w:highlight w:val="lightGray"/>
              </w:rPr>
            </w:pPr>
            <w:del w:id="1806" w:author="Sarah Thomas" w:date="2014-03-03T14:10:00Z">
              <w:r w:rsidRPr="001F3959" w:rsidDel="00F15707">
                <w:rPr>
                  <w:b/>
                </w:rPr>
                <w:delText>Search ventures</w:delText>
              </w:r>
            </w:del>
          </w:p>
        </w:tc>
      </w:tr>
      <w:tr w:rsidR="00BE2DC8" w:rsidRPr="00E70549" w:rsidDel="00F15707" w14:paraId="639C9B33" w14:textId="3D195517" w:rsidTr="00BE2DC8">
        <w:trPr>
          <w:del w:id="1807" w:author="Sarah Thomas" w:date="2014-03-03T14:10:00Z"/>
        </w:trPr>
        <w:tc>
          <w:tcPr>
            <w:tcW w:w="1710" w:type="dxa"/>
          </w:tcPr>
          <w:p w14:paraId="562171F1" w14:textId="771E83F3" w:rsidR="00BE2DC8" w:rsidRPr="00E70549" w:rsidDel="00F15707" w:rsidRDefault="00BE2DC8" w:rsidP="00C12AC5">
            <w:pPr>
              <w:pStyle w:val="BodyText"/>
              <w:rPr>
                <w:del w:id="1808" w:author="Sarah Thomas" w:date="2014-03-03T14:10:00Z"/>
              </w:rPr>
            </w:pPr>
            <w:del w:id="1809"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1810" w:author="Sarah Thomas" w:date="2014-03-03T14:10:00Z"/>
              </w:rPr>
            </w:pPr>
            <w:del w:id="1811" w:author="Sarah Thomas" w:date="2014-03-03T14:10:00Z">
              <w:r w:rsidDel="00F15707">
                <w:delText>Any user</w:delText>
              </w:r>
            </w:del>
          </w:p>
        </w:tc>
      </w:tr>
      <w:tr w:rsidR="00BE2DC8" w:rsidRPr="00E70549" w:rsidDel="00F15707" w14:paraId="2B40DD97" w14:textId="10CC5259" w:rsidTr="00BE2DC8">
        <w:trPr>
          <w:del w:id="1812" w:author="Sarah Thomas" w:date="2014-03-03T14:10:00Z"/>
        </w:trPr>
        <w:tc>
          <w:tcPr>
            <w:tcW w:w="1710" w:type="dxa"/>
          </w:tcPr>
          <w:p w14:paraId="09FAEA98" w14:textId="738DA197" w:rsidR="00BE2DC8" w:rsidRPr="00E70549" w:rsidDel="00F15707" w:rsidRDefault="00BE2DC8" w:rsidP="00C12AC5">
            <w:pPr>
              <w:pStyle w:val="BodyText"/>
              <w:rPr>
                <w:del w:id="1813" w:author="Sarah Thomas" w:date="2014-03-03T14:10:00Z"/>
              </w:rPr>
            </w:pPr>
            <w:del w:id="1814"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1815" w:author="Sarah Thomas" w:date="2014-03-03T14:10:00Z"/>
              </w:rPr>
            </w:pPr>
            <w:del w:id="1816"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1817" w:author="Sarah Thomas" w:date="2014-03-03T14:10:00Z"/>
              </w:rPr>
            </w:pPr>
            <w:del w:id="1818"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1819" w:author="Sarah Thomas" w:date="2014-03-03T14:10:00Z"/>
        </w:trPr>
        <w:tc>
          <w:tcPr>
            <w:tcW w:w="1710" w:type="dxa"/>
          </w:tcPr>
          <w:p w14:paraId="7281C437" w14:textId="09EA527C" w:rsidR="00BE2DC8" w:rsidRPr="00E70549" w:rsidDel="00F15707" w:rsidRDefault="00BE2DC8" w:rsidP="00C12AC5">
            <w:pPr>
              <w:pStyle w:val="BodyText"/>
              <w:rPr>
                <w:del w:id="1820" w:author="Sarah Thomas" w:date="2014-03-03T14:10:00Z"/>
              </w:rPr>
            </w:pPr>
            <w:del w:id="1821"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1822" w:author="Sarah Thomas" w:date="2014-03-03T14:10:00Z"/>
              </w:rPr>
            </w:pPr>
            <w:del w:id="1823" w:author="Sarah Thomas" w:date="2014-03-03T14:10:00Z">
              <w:r w:rsidRPr="00E70549" w:rsidDel="00F15707">
                <w:delText>Show the search result.</w:delText>
              </w:r>
            </w:del>
          </w:p>
        </w:tc>
      </w:tr>
      <w:tr w:rsidR="00BE2DC8" w:rsidRPr="00E70549" w:rsidDel="00F15707" w14:paraId="4C8F673B" w14:textId="0570B842" w:rsidTr="00BE2DC8">
        <w:trPr>
          <w:del w:id="1824" w:author="Sarah Thomas" w:date="2014-03-03T14:10:00Z"/>
        </w:trPr>
        <w:tc>
          <w:tcPr>
            <w:tcW w:w="1710" w:type="dxa"/>
          </w:tcPr>
          <w:p w14:paraId="2E682F71" w14:textId="1C057FC7" w:rsidR="00BE2DC8" w:rsidRPr="00E70549" w:rsidDel="00F15707" w:rsidRDefault="00BE2DC8" w:rsidP="00C12AC5">
            <w:pPr>
              <w:pStyle w:val="BodyText"/>
              <w:rPr>
                <w:del w:id="1825" w:author="Sarah Thomas" w:date="2014-03-03T14:10:00Z"/>
              </w:rPr>
            </w:pPr>
            <w:del w:id="1826"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1827" w:author="Sarah Thomas" w:date="2014-03-03T14:10:00Z"/>
              </w:rPr>
            </w:pPr>
            <w:del w:id="1828"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1829" w:author="Sarah Thomas" w:date="2014-03-03T14:10:00Z"/>
        </w:trPr>
        <w:tc>
          <w:tcPr>
            <w:tcW w:w="1710" w:type="dxa"/>
          </w:tcPr>
          <w:p w14:paraId="34782D5B" w14:textId="1015DDD6" w:rsidR="00BE2DC8" w:rsidRPr="00E70549" w:rsidDel="00F15707" w:rsidRDefault="00BE2DC8" w:rsidP="00C12AC5">
            <w:pPr>
              <w:pStyle w:val="BodyText"/>
              <w:rPr>
                <w:del w:id="1830" w:author="Sarah Thomas" w:date="2014-03-03T14:10:00Z"/>
              </w:rPr>
            </w:pPr>
            <w:del w:id="1831"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1832" w:author="Sarah Thomas" w:date="2014-03-03T14:10:00Z"/>
              </w:rPr>
            </w:pPr>
            <w:del w:id="1833"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1834" w:author="Sarah Thomas" w:date="2014-03-03T14:10:00Z"/>
              </w:rPr>
            </w:pPr>
            <w:del w:id="1835"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1836" w:author="Sarah Thomas" w:date="2014-03-03T14:10:00Z"/>
              </w:rPr>
            </w:pPr>
            <w:del w:id="1837"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1838"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1839" w:author="Sarah Thomas" w:date="2014-03-03T14:10:00Z"/>
        </w:trPr>
        <w:tc>
          <w:tcPr>
            <w:tcW w:w="1710" w:type="dxa"/>
          </w:tcPr>
          <w:p w14:paraId="617517A4" w14:textId="01B16EE4" w:rsidR="00BE2DC8" w:rsidRPr="00E70549" w:rsidDel="00F15707" w:rsidRDefault="00BE2DC8" w:rsidP="00C12AC5">
            <w:pPr>
              <w:pStyle w:val="BodyText"/>
              <w:rPr>
                <w:del w:id="1840" w:author="Sarah Thomas" w:date="2014-03-03T14:10:00Z"/>
              </w:rPr>
            </w:pPr>
            <w:del w:id="1841"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1842" w:author="Sarah Thomas" w:date="2014-03-03T14:10:00Z"/>
                <w:b/>
                <w:highlight w:val="lightGray"/>
              </w:rPr>
            </w:pPr>
            <w:del w:id="1843" w:author="Sarah Thomas" w:date="2014-03-03T14:10:00Z">
              <w:r w:rsidRPr="001F3959" w:rsidDel="00F15707">
                <w:rPr>
                  <w:b/>
                </w:rPr>
                <w:delText>View ventures details</w:delText>
              </w:r>
            </w:del>
          </w:p>
        </w:tc>
      </w:tr>
      <w:tr w:rsidR="00BE2DC8" w:rsidRPr="00E70549" w:rsidDel="00F15707" w14:paraId="63F1C3F2" w14:textId="7F46743C" w:rsidTr="00BE2DC8">
        <w:trPr>
          <w:del w:id="1844" w:author="Sarah Thomas" w:date="2014-03-03T14:10:00Z"/>
        </w:trPr>
        <w:tc>
          <w:tcPr>
            <w:tcW w:w="1710" w:type="dxa"/>
          </w:tcPr>
          <w:p w14:paraId="573C1C23" w14:textId="6FDA010E" w:rsidR="00BE2DC8" w:rsidRPr="00E70549" w:rsidDel="00F15707" w:rsidRDefault="00BE2DC8" w:rsidP="00C12AC5">
            <w:pPr>
              <w:pStyle w:val="BodyText"/>
              <w:rPr>
                <w:del w:id="1845" w:author="Sarah Thomas" w:date="2014-03-03T14:10:00Z"/>
              </w:rPr>
            </w:pPr>
            <w:del w:id="1846"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1847" w:author="Sarah Thomas" w:date="2014-03-03T14:10:00Z"/>
              </w:rPr>
            </w:pPr>
            <w:del w:id="1848" w:author="Sarah Thomas" w:date="2014-03-03T14:10:00Z">
              <w:r w:rsidDel="00F15707">
                <w:delText>Any user</w:delText>
              </w:r>
            </w:del>
          </w:p>
        </w:tc>
      </w:tr>
      <w:tr w:rsidR="00BE2DC8" w:rsidRPr="00E70549" w:rsidDel="00F15707" w14:paraId="40B92562" w14:textId="5B78D732" w:rsidTr="00BE2DC8">
        <w:trPr>
          <w:del w:id="1849" w:author="Sarah Thomas" w:date="2014-03-03T14:10:00Z"/>
        </w:trPr>
        <w:tc>
          <w:tcPr>
            <w:tcW w:w="1710" w:type="dxa"/>
          </w:tcPr>
          <w:p w14:paraId="4CF6FE7E" w14:textId="31ED002E" w:rsidR="00BE2DC8" w:rsidRPr="00E70549" w:rsidDel="00F15707" w:rsidRDefault="00BE2DC8" w:rsidP="00C12AC5">
            <w:pPr>
              <w:pStyle w:val="BodyText"/>
              <w:rPr>
                <w:del w:id="1850" w:author="Sarah Thomas" w:date="2014-03-03T14:10:00Z"/>
              </w:rPr>
            </w:pPr>
            <w:del w:id="1851"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1852" w:author="Sarah Thomas" w:date="2014-03-03T14:10:00Z"/>
              </w:rPr>
            </w:pPr>
            <w:del w:id="1853"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1854" w:author="Sarah Thomas" w:date="2014-03-03T14:10:00Z"/>
              </w:rPr>
            </w:pPr>
            <w:del w:id="1855"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1856" w:author="Sarah Thomas" w:date="2014-03-03T14:10:00Z"/>
              </w:rPr>
            </w:pPr>
            <w:del w:id="1857"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1858" w:author="Sarah Thomas" w:date="2014-03-03T14:10:00Z"/>
        </w:trPr>
        <w:tc>
          <w:tcPr>
            <w:tcW w:w="1710" w:type="dxa"/>
          </w:tcPr>
          <w:p w14:paraId="19DC0143" w14:textId="69B4ECAB" w:rsidR="00BE2DC8" w:rsidRPr="00E70549" w:rsidDel="00F15707" w:rsidRDefault="00BE2DC8" w:rsidP="00C12AC5">
            <w:pPr>
              <w:pStyle w:val="BodyText"/>
              <w:rPr>
                <w:del w:id="1859" w:author="Sarah Thomas" w:date="2014-03-03T14:10:00Z"/>
              </w:rPr>
            </w:pPr>
            <w:del w:id="1860"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1861" w:author="Sarah Thomas" w:date="2014-03-03T14:10:00Z"/>
              </w:rPr>
            </w:pPr>
            <w:del w:id="1862"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1863" w:author="Sarah Thomas" w:date="2014-03-03T14:10:00Z"/>
        </w:trPr>
        <w:tc>
          <w:tcPr>
            <w:tcW w:w="1710" w:type="dxa"/>
          </w:tcPr>
          <w:p w14:paraId="1664EA43" w14:textId="615CD691" w:rsidR="00BE2DC8" w:rsidRPr="00E70549" w:rsidDel="00F15707" w:rsidRDefault="00BE2DC8" w:rsidP="00C12AC5">
            <w:pPr>
              <w:pStyle w:val="BodyText"/>
              <w:rPr>
                <w:del w:id="1864" w:author="Sarah Thomas" w:date="2014-03-03T14:10:00Z"/>
              </w:rPr>
            </w:pPr>
            <w:del w:id="1865"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1866" w:author="Sarah Thomas" w:date="2014-03-03T14:10:00Z"/>
              </w:rPr>
            </w:pPr>
            <w:del w:id="1867"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1868" w:author="Sarah Thomas" w:date="2014-03-03T14:10:00Z"/>
        </w:trPr>
        <w:tc>
          <w:tcPr>
            <w:tcW w:w="1710" w:type="dxa"/>
          </w:tcPr>
          <w:p w14:paraId="56DF9B56" w14:textId="24F27703" w:rsidR="00BE2DC8" w:rsidRPr="00E70549" w:rsidDel="00F15707" w:rsidRDefault="00BE2DC8" w:rsidP="00C12AC5">
            <w:pPr>
              <w:pStyle w:val="BodyText"/>
              <w:rPr>
                <w:del w:id="1869" w:author="Sarah Thomas" w:date="2014-03-03T14:10:00Z"/>
              </w:rPr>
            </w:pPr>
            <w:del w:id="1870"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1871" w:author="Sarah Thomas" w:date="2014-03-03T14:10:00Z"/>
              </w:rPr>
            </w:pPr>
            <w:del w:id="1872"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1873" w:author="Sarah Thomas" w:date="2014-03-03T14:10:00Z"/>
              </w:rPr>
            </w:pPr>
            <w:del w:id="1874"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1875"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1876" w:author="Sarah Thomas" w:date="2014-03-03T14:10:00Z"/>
        </w:trPr>
        <w:tc>
          <w:tcPr>
            <w:tcW w:w="1710" w:type="dxa"/>
          </w:tcPr>
          <w:p w14:paraId="3D31B277" w14:textId="2D683383" w:rsidR="00BE2DC8" w:rsidRPr="00CB261A" w:rsidDel="00F15707" w:rsidRDefault="00BE2DC8" w:rsidP="00BE2DC8">
            <w:pPr>
              <w:pStyle w:val="BodyText"/>
              <w:rPr>
                <w:del w:id="1877" w:author="Sarah Thomas" w:date="2014-03-03T14:10:00Z"/>
                <w:color w:val="C00000"/>
              </w:rPr>
            </w:pPr>
            <w:del w:id="1878"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1879" w:author="Sarah Thomas" w:date="2014-03-03T14:10:00Z"/>
                <w:b/>
              </w:rPr>
            </w:pPr>
            <w:del w:id="1880" w:author="Sarah Thomas" w:date="2014-03-03T14:10:00Z">
              <w:r w:rsidRPr="001F3959" w:rsidDel="00F15707">
                <w:rPr>
                  <w:b/>
                </w:rPr>
                <w:delText>User login</w:delText>
              </w:r>
            </w:del>
          </w:p>
        </w:tc>
      </w:tr>
      <w:tr w:rsidR="00BE2DC8" w:rsidRPr="00E70549" w:rsidDel="00F15707" w14:paraId="5AF9B194" w14:textId="1F6E73D1" w:rsidTr="00BE2DC8">
        <w:trPr>
          <w:del w:id="1881" w:author="Sarah Thomas" w:date="2014-03-03T14:10:00Z"/>
        </w:trPr>
        <w:tc>
          <w:tcPr>
            <w:tcW w:w="1710" w:type="dxa"/>
          </w:tcPr>
          <w:p w14:paraId="5480EEC4" w14:textId="206E8BC4" w:rsidR="00BE2DC8" w:rsidRPr="00E70549" w:rsidDel="00F15707" w:rsidRDefault="00BE2DC8" w:rsidP="00BE2DC8">
            <w:pPr>
              <w:pStyle w:val="BodyText"/>
              <w:rPr>
                <w:del w:id="1882" w:author="Sarah Thomas" w:date="2014-03-03T14:10:00Z"/>
              </w:rPr>
            </w:pPr>
            <w:del w:id="1883"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1884" w:author="Sarah Thomas" w:date="2014-03-03T14:10:00Z"/>
              </w:rPr>
            </w:pPr>
            <w:del w:id="1885"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1886" w:author="Sarah Thomas" w:date="2014-03-03T14:10:00Z"/>
        </w:trPr>
        <w:tc>
          <w:tcPr>
            <w:tcW w:w="1710" w:type="dxa"/>
          </w:tcPr>
          <w:p w14:paraId="381E5A4D" w14:textId="0CE6CA02" w:rsidR="00BE2DC8" w:rsidRPr="00E70549" w:rsidDel="00F15707" w:rsidRDefault="00BE2DC8" w:rsidP="00BE2DC8">
            <w:pPr>
              <w:pStyle w:val="BodyText"/>
              <w:rPr>
                <w:del w:id="1887" w:author="Sarah Thomas" w:date="2014-03-03T14:10:00Z"/>
              </w:rPr>
            </w:pPr>
            <w:del w:id="1888"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1889" w:author="Sarah Thomas" w:date="2014-03-03T14:10:00Z"/>
              </w:rPr>
            </w:pPr>
            <w:del w:id="1890"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1891" w:author="Sarah Thomas" w:date="2014-03-03T14:10:00Z"/>
        </w:trPr>
        <w:tc>
          <w:tcPr>
            <w:tcW w:w="1710" w:type="dxa"/>
          </w:tcPr>
          <w:p w14:paraId="1B46CA1D" w14:textId="66CBCE76" w:rsidR="00BE2DC8" w:rsidRPr="00E70549" w:rsidDel="00F15707" w:rsidRDefault="00BE2DC8" w:rsidP="00BE2DC8">
            <w:pPr>
              <w:pStyle w:val="BodyText"/>
              <w:rPr>
                <w:del w:id="1892" w:author="Sarah Thomas" w:date="2014-03-03T14:10:00Z"/>
              </w:rPr>
            </w:pPr>
            <w:del w:id="1893"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1894" w:author="Sarah Thomas" w:date="2014-03-03T14:10:00Z"/>
              </w:rPr>
            </w:pPr>
            <w:del w:id="1895"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1896" w:author="Sarah Thomas" w:date="2014-03-03T14:10:00Z"/>
        </w:trPr>
        <w:tc>
          <w:tcPr>
            <w:tcW w:w="1710" w:type="dxa"/>
          </w:tcPr>
          <w:p w14:paraId="51839753" w14:textId="37D4B9C3" w:rsidR="00BE2DC8" w:rsidRPr="00E70549" w:rsidDel="00F15707" w:rsidRDefault="00BE2DC8" w:rsidP="00BE2DC8">
            <w:pPr>
              <w:pStyle w:val="BodyText"/>
              <w:rPr>
                <w:del w:id="1897" w:author="Sarah Thomas" w:date="2014-03-03T14:10:00Z"/>
              </w:rPr>
            </w:pPr>
            <w:del w:id="1898"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1899" w:author="Sarah Thomas" w:date="2014-03-03T14:10:00Z"/>
              </w:rPr>
            </w:pPr>
            <w:del w:id="1900"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1901" w:author="Sarah Thomas" w:date="2014-03-03T14:10:00Z"/>
        </w:trPr>
        <w:tc>
          <w:tcPr>
            <w:tcW w:w="1710" w:type="dxa"/>
          </w:tcPr>
          <w:p w14:paraId="516820A5" w14:textId="2C4052F8" w:rsidR="00BE2DC8" w:rsidRPr="00E70549" w:rsidDel="00F15707" w:rsidRDefault="00BE2DC8" w:rsidP="00BE2DC8">
            <w:pPr>
              <w:pStyle w:val="BodyText"/>
              <w:rPr>
                <w:del w:id="1902" w:author="Sarah Thomas" w:date="2014-03-03T14:10:00Z"/>
              </w:rPr>
            </w:pPr>
            <w:del w:id="1903"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1904" w:author="Sarah Thomas" w:date="2014-03-03T14:10:00Z"/>
              </w:rPr>
            </w:pPr>
            <w:del w:id="1905"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1906" w:author="Sarah Thomas" w:date="2014-03-03T14:10:00Z"/>
              </w:rPr>
            </w:pPr>
            <w:del w:id="1907"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1908" w:author="Sarah Thomas" w:date="2014-03-03T14:10:00Z"/>
              </w:rPr>
            </w:pPr>
            <w:del w:id="1909"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1910" w:author="Sarah Thomas" w:date="2014-03-03T14:10:00Z"/>
              </w:rPr>
            </w:pPr>
            <w:del w:id="1911"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1912" w:author="Sarah Thomas" w:date="2014-03-03T14:10:00Z"/>
              </w:rPr>
            </w:pPr>
            <w:del w:id="1913"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1914"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1915" w:author="Sarah Thomas" w:date="2014-03-03T14:10:00Z"/>
        </w:trPr>
        <w:tc>
          <w:tcPr>
            <w:tcW w:w="1710" w:type="dxa"/>
          </w:tcPr>
          <w:p w14:paraId="6306F084" w14:textId="6D9D3FAB" w:rsidR="00BE2DC8" w:rsidRPr="00156C07" w:rsidDel="00F15707" w:rsidRDefault="00BE2DC8" w:rsidP="00BE2DC8">
            <w:pPr>
              <w:pStyle w:val="BodyText"/>
              <w:rPr>
                <w:del w:id="1916" w:author="Sarah Thomas" w:date="2014-03-03T14:10:00Z"/>
              </w:rPr>
            </w:pPr>
            <w:del w:id="1917"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1918" w:author="Sarah Thomas" w:date="2014-03-03T14:10:00Z"/>
                <w:b/>
                <w:highlight w:val="lightGray"/>
              </w:rPr>
            </w:pPr>
            <w:del w:id="1919" w:author="Sarah Thomas" w:date="2014-03-03T14:10:00Z">
              <w:r w:rsidRPr="001F3959" w:rsidDel="00F15707">
                <w:rPr>
                  <w:b/>
                </w:rPr>
                <w:delText>Edit private profile</w:delText>
              </w:r>
            </w:del>
          </w:p>
        </w:tc>
      </w:tr>
      <w:tr w:rsidR="00BE2DC8" w:rsidRPr="00CB261A" w:rsidDel="00F15707" w14:paraId="0C816765" w14:textId="602078E5" w:rsidTr="00BE2DC8">
        <w:trPr>
          <w:del w:id="1920" w:author="Sarah Thomas" w:date="2014-03-03T14:10:00Z"/>
        </w:trPr>
        <w:tc>
          <w:tcPr>
            <w:tcW w:w="1710" w:type="dxa"/>
          </w:tcPr>
          <w:p w14:paraId="7645A567" w14:textId="5B76AB58" w:rsidR="00BE2DC8" w:rsidRPr="00156C07" w:rsidDel="00F15707" w:rsidRDefault="00BE2DC8" w:rsidP="00BE2DC8">
            <w:pPr>
              <w:pStyle w:val="BodyText"/>
              <w:rPr>
                <w:del w:id="1921" w:author="Sarah Thomas" w:date="2014-03-03T14:10:00Z"/>
              </w:rPr>
            </w:pPr>
            <w:del w:id="1922"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1923" w:author="Sarah Thomas" w:date="2014-03-03T14:10:00Z"/>
                <w:highlight w:val="lightGray"/>
              </w:rPr>
            </w:pPr>
            <w:del w:id="1924"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1925" w:author="Sarah Thomas" w:date="2014-03-03T14:10:00Z"/>
        </w:trPr>
        <w:tc>
          <w:tcPr>
            <w:tcW w:w="1710" w:type="dxa"/>
          </w:tcPr>
          <w:p w14:paraId="5B684D3B" w14:textId="77B4040A" w:rsidR="00BE2DC8" w:rsidRPr="00156C07" w:rsidDel="00F15707" w:rsidRDefault="00BE2DC8" w:rsidP="00BE2DC8">
            <w:pPr>
              <w:pStyle w:val="BodyText"/>
              <w:rPr>
                <w:del w:id="1926" w:author="Sarah Thomas" w:date="2014-03-03T14:10:00Z"/>
              </w:rPr>
            </w:pPr>
            <w:del w:id="1927"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1928" w:author="Sarah Thomas" w:date="2014-03-03T14:10:00Z"/>
              </w:rPr>
            </w:pPr>
            <w:del w:id="1929" w:author="Sarah Thomas" w:date="2014-03-03T14:10:00Z">
              <w:r w:rsidRPr="00156C07" w:rsidDel="00F15707">
                <w:delText>The profile changes are saved.</w:delText>
              </w:r>
            </w:del>
          </w:p>
        </w:tc>
      </w:tr>
      <w:tr w:rsidR="00BE2DC8" w:rsidRPr="00CB261A" w:rsidDel="00F15707" w14:paraId="4B45F1C0" w14:textId="3F6AF0C8" w:rsidTr="00BE2DC8">
        <w:trPr>
          <w:del w:id="1930" w:author="Sarah Thomas" w:date="2014-03-03T14:10:00Z"/>
        </w:trPr>
        <w:tc>
          <w:tcPr>
            <w:tcW w:w="1710" w:type="dxa"/>
          </w:tcPr>
          <w:p w14:paraId="5F8F8A15" w14:textId="4D514015" w:rsidR="00BE2DC8" w:rsidRPr="00156C07" w:rsidDel="00F15707" w:rsidRDefault="00BE2DC8" w:rsidP="00BE2DC8">
            <w:pPr>
              <w:pStyle w:val="BodyText"/>
              <w:rPr>
                <w:del w:id="1931" w:author="Sarah Thomas" w:date="2014-03-03T14:10:00Z"/>
              </w:rPr>
            </w:pPr>
            <w:del w:id="1932"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1933" w:author="Sarah Thomas" w:date="2014-03-03T14:10:00Z"/>
              </w:rPr>
            </w:pPr>
            <w:del w:id="1934" w:author="Sarah Thomas" w:date="2014-03-03T14:10:00Z">
              <w:r w:rsidRPr="00156C07" w:rsidDel="00F15707">
                <w:delText>Registered edits his/her profile data.</w:delText>
              </w:r>
            </w:del>
          </w:p>
        </w:tc>
      </w:tr>
      <w:tr w:rsidR="00BE2DC8" w:rsidRPr="00CB261A" w:rsidDel="00F15707" w14:paraId="10F78DEC" w14:textId="2E699457" w:rsidTr="00BE2DC8">
        <w:trPr>
          <w:del w:id="1935" w:author="Sarah Thomas" w:date="2014-03-03T14:10:00Z"/>
        </w:trPr>
        <w:tc>
          <w:tcPr>
            <w:tcW w:w="1710" w:type="dxa"/>
          </w:tcPr>
          <w:p w14:paraId="55582E50" w14:textId="21EF8019" w:rsidR="00BE2DC8" w:rsidRPr="00156C07" w:rsidDel="00F15707" w:rsidRDefault="00BE2DC8" w:rsidP="00BE2DC8">
            <w:pPr>
              <w:pStyle w:val="BodyText"/>
              <w:rPr>
                <w:del w:id="1936" w:author="Sarah Thomas" w:date="2014-03-03T14:10:00Z"/>
              </w:rPr>
            </w:pPr>
            <w:del w:id="1937"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1938" w:author="Sarah Thomas" w:date="2014-03-03T14:10:00Z"/>
              </w:rPr>
            </w:pPr>
            <w:del w:id="1939"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1940" w:author="Sarah Thomas" w:date="2014-03-03T14:10:00Z"/>
        </w:trPr>
        <w:tc>
          <w:tcPr>
            <w:tcW w:w="1710" w:type="dxa"/>
          </w:tcPr>
          <w:p w14:paraId="040C4738" w14:textId="1724B756" w:rsidR="00BE2DC8" w:rsidRPr="00156C07" w:rsidDel="00F15707" w:rsidRDefault="00BE2DC8" w:rsidP="00BE2DC8">
            <w:pPr>
              <w:pStyle w:val="BodyText"/>
              <w:rPr>
                <w:del w:id="1941" w:author="Sarah Thomas" w:date="2014-03-03T14:10:00Z"/>
              </w:rPr>
            </w:pPr>
            <w:del w:id="1942"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1943" w:author="Sarah Thomas" w:date="2014-03-03T14:10:00Z"/>
              </w:rPr>
            </w:pPr>
            <w:del w:id="1944"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1945" w:author="Sarah Thomas" w:date="2014-03-03T14:10:00Z"/>
              </w:rPr>
            </w:pPr>
            <w:del w:id="1946"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1947" w:author="Sarah Thomas" w:date="2014-03-03T14:10:00Z"/>
              </w:rPr>
            </w:pPr>
            <w:del w:id="1948"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1949" w:author="Sarah Thomas" w:date="2014-03-03T14:10:00Z"/>
              </w:rPr>
            </w:pPr>
            <w:del w:id="1950"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1951" w:author="Sarah Thomas" w:date="2014-03-03T14:10:00Z"/>
              </w:rPr>
            </w:pPr>
            <w:del w:id="1952"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1953" w:author="Sarah Thomas" w:date="2014-03-03T14:10:00Z"/>
              </w:rPr>
            </w:pPr>
            <w:del w:id="1954"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1955" w:author="Sarah Thomas" w:date="2014-03-03T14:10:00Z"/>
              </w:rPr>
            </w:pPr>
            <w:del w:id="1956"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1957"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1958" w:author="Sarah Thomas" w:date="2014-03-03T14:10:00Z"/>
        </w:trPr>
        <w:tc>
          <w:tcPr>
            <w:tcW w:w="1710" w:type="dxa"/>
          </w:tcPr>
          <w:p w14:paraId="3D757354" w14:textId="1C73BD05" w:rsidR="00BE2DC8" w:rsidRPr="00156C07" w:rsidDel="00F15707" w:rsidRDefault="00BE2DC8" w:rsidP="00BE2DC8">
            <w:pPr>
              <w:pStyle w:val="BodyText"/>
              <w:rPr>
                <w:del w:id="1959" w:author="Sarah Thomas" w:date="2014-03-03T14:10:00Z"/>
              </w:rPr>
            </w:pPr>
            <w:del w:id="1960"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1961" w:author="Sarah Thomas" w:date="2014-03-03T14:10:00Z"/>
                <w:b/>
                <w:highlight w:val="lightGray"/>
              </w:rPr>
            </w:pPr>
            <w:del w:id="1962" w:author="Sarah Thomas" w:date="2014-03-03T14:10:00Z">
              <w:r w:rsidRPr="001F3959" w:rsidDel="00F15707">
                <w:rPr>
                  <w:b/>
                </w:rPr>
                <w:delText>Contact another user</w:delText>
              </w:r>
            </w:del>
          </w:p>
        </w:tc>
      </w:tr>
      <w:tr w:rsidR="00BE2DC8" w:rsidRPr="00CB261A" w:rsidDel="00F15707" w14:paraId="1F327EFB" w14:textId="68016719" w:rsidTr="00BE2DC8">
        <w:trPr>
          <w:del w:id="1963" w:author="Sarah Thomas" w:date="2014-03-03T14:10:00Z"/>
        </w:trPr>
        <w:tc>
          <w:tcPr>
            <w:tcW w:w="1710" w:type="dxa"/>
          </w:tcPr>
          <w:p w14:paraId="37D64BEB" w14:textId="4B91CB02" w:rsidR="00BE2DC8" w:rsidRPr="00156C07" w:rsidDel="00F15707" w:rsidRDefault="00BE2DC8" w:rsidP="00BE2DC8">
            <w:pPr>
              <w:pStyle w:val="BodyText"/>
              <w:rPr>
                <w:del w:id="1964" w:author="Sarah Thomas" w:date="2014-03-03T14:10:00Z"/>
              </w:rPr>
            </w:pPr>
            <w:del w:id="1965"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1966" w:author="Sarah Thomas" w:date="2014-03-03T14:10:00Z"/>
                <w:highlight w:val="lightGray"/>
              </w:rPr>
            </w:pPr>
            <w:del w:id="1967"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1968" w:author="Sarah Thomas" w:date="2014-03-03T14:10:00Z"/>
        </w:trPr>
        <w:tc>
          <w:tcPr>
            <w:tcW w:w="1710" w:type="dxa"/>
          </w:tcPr>
          <w:p w14:paraId="6F3E3215" w14:textId="75A69B78" w:rsidR="00BE2DC8" w:rsidRPr="00156C07" w:rsidDel="00F15707" w:rsidRDefault="00BE2DC8" w:rsidP="00BE2DC8">
            <w:pPr>
              <w:pStyle w:val="BodyText"/>
              <w:rPr>
                <w:del w:id="1969" w:author="Sarah Thomas" w:date="2014-03-03T14:10:00Z"/>
              </w:rPr>
            </w:pPr>
            <w:del w:id="1970"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1971" w:author="Sarah Thomas" w:date="2014-03-03T14:10:00Z"/>
                <w:highlight w:val="lightGray"/>
              </w:rPr>
            </w:pPr>
            <w:del w:id="1972" w:author="Sarah Thomas" w:date="2014-03-03T14:10:00Z">
              <w:r w:rsidDel="00F15707">
                <w:delText>Logged-in user</w:delText>
              </w:r>
            </w:del>
          </w:p>
          <w:p w14:paraId="6211808C" w14:textId="1A271552" w:rsidR="00BE2DC8" w:rsidRPr="00CB261A" w:rsidDel="00F15707" w:rsidRDefault="00BE2DC8" w:rsidP="00445820">
            <w:pPr>
              <w:pStyle w:val="BodyText"/>
              <w:rPr>
                <w:del w:id="1973" w:author="Sarah Thomas" w:date="2014-03-03T14:10:00Z"/>
                <w:highlight w:val="lightGray"/>
              </w:rPr>
            </w:pPr>
            <w:del w:id="1974"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1975" w:author="Sarah Thomas" w:date="2014-03-03T14:10:00Z"/>
        </w:trPr>
        <w:tc>
          <w:tcPr>
            <w:tcW w:w="1710" w:type="dxa"/>
          </w:tcPr>
          <w:p w14:paraId="68B6B6B9" w14:textId="5E45A3A1" w:rsidR="00BE2DC8" w:rsidRPr="00156C07" w:rsidDel="00F15707" w:rsidRDefault="00BE2DC8" w:rsidP="00BE2DC8">
            <w:pPr>
              <w:pStyle w:val="BodyText"/>
              <w:rPr>
                <w:del w:id="1976" w:author="Sarah Thomas" w:date="2014-03-03T14:10:00Z"/>
              </w:rPr>
            </w:pPr>
            <w:del w:id="1977"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1978" w:author="Sarah Thomas" w:date="2014-03-03T14:10:00Z"/>
                <w:highlight w:val="lightGray"/>
              </w:rPr>
            </w:pPr>
            <w:del w:id="1979"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1980" w:author="Sarah Thomas" w:date="2014-03-03T14:10:00Z"/>
        </w:trPr>
        <w:tc>
          <w:tcPr>
            <w:tcW w:w="1710" w:type="dxa"/>
          </w:tcPr>
          <w:p w14:paraId="58EF6A20" w14:textId="024F524B" w:rsidR="00BE2DC8" w:rsidRPr="00156C07" w:rsidDel="00F15707" w:rsidRDefault="00BE2DC8" w:rsidP="00BE2DC8">
            <w:pPr>
              <w:pStyle w:val="BodyText"/>
              <w:rPr>
                <w:del w:id="1981" w:author="Sarah Thomas" w:date="2014-03-03T14:10:00Z"/>
              </w:rPr>
            </w:pPr>
            <w:del w:id="1982"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1983" w:author="Sarah Thomas" w:date="2014-03-03T14:10:00Z"/>
                <w:highlight w:val="lightGray"/>
              </w:rPr>
            </w:pPr>
            <w:del w:id="1984"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1985" w:author="Sarah Thomas" w:date="2014-03-03T14:10:00Z"/>
        </w:trPr>
        <w:tc>
          <w:tcPr>
            <w:tcW w:w="1710" w:type="dxa"/>
          </w:tcPr>
          <w:p w14:paraId="3B5E4167" w14:textId="57BED9AD" w:rsidR="00BE2DC8" w:rsidRPr="00156C07" w:rsidDel="00F15707" w:rsidRDefault="00BE2DC8" w:rsidP="00BE2DC8">
            <w:pPr>
              <w:pStyle w:val="BodyText"/>
              <w:rPr>
                <w:del w:id="1986" w:author="Sarah Thomas" w:date="2014-03-03T14:10:00Z"/>
              </w:rPr>
            </w:pPr>
            <w:del w:id="1987"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1988" w:author="Sarah Thomas" w:date="2014-03-03T14:10:00Z"/>
              </w:rPr>
            </w:pPr>
            <w:del w:id="1989"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1990" w:author="Sarah Thomas" w:date="2014-03-03T14:10:00Z"/>
              </w:rPr>
            </w:pPr>
            <w:del w:id="1991"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1992" w:author="Sarah Thomas" w:date="2014-03-03T14:10:00Z"/>
              </w:rPr>
            </w:pPr>
            <w:del w:id="1993"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1994"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1995" w:author="Sarah Thomas" w:date="2014-03-03T14:10:00Z"/>
        </w:trPr>
        <w:tc>
          <w:tcPr>
            <w:tcW w:w="1710" w:type="dxa"/>
          </w:tcPr>
          <w:p w14:paraId="59924507" w14:textId="7492B828" w:rsidR="00BE2DC8" w:rsidRPr="00156C07" w:rsidDel="00F15707" w:rsidRDefault="00BE2DC8" w:rsidP="00BE2DC8">
            <w:pPr>
              <w:pStyle w:val="BodyText"/>
              <w:rPr>
                <w:del w:id="1996" w:author="Sarah Thomas" w:date="2014-03-03T14:10:00Z"/>
              </w:rPr>
            </w:pPr>
            <w:del w:id="1997"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1998" w:author="Sarah Thomas" w:date="2014-03-03T14:10:00Z"/>
                <w:b/>
                <w:highlight w:val="lightGray"/>
              </w:rPr>
            </w:pPr>
            <w:del w:id="1999" w:author="Sarah Thomas" w:date="2014-03-03T14:10:00Z">
              <w:r w:rsidRPr="001F3959" w:rsidDel="00F15707">
                <w:rPr>
                  <w:b/>
                </w:rPr>
                <w:delText>Create a new venture</w:delText>
              </w:r>
            </w:del>
          </w:p>
        </w:tc>
      </w:tr>
      <w:tr w:rsidR="00BE2DC8" w:rsidRPr="00CB261A" w:rsidDel="00F15707" w14:paraId="19A082DA" w14:textId="6D73F842" w:rsidTr="00BE2DC8">
        <w:trPr>
          <w:del w:id="2000" w:author="Sarah Thomas" w:date="2014-03-03T14:10:00Z"/>
        </w:trPr>
        <w:tc>
          <w:tcPr>
            <w:tcW w:w="1710" w:type="dxa"/>
          </w:tcPr>
          <w:p w14:paraId="321C3572" w14:textId="3000A7E2" w:rsidR="00BE2DC8" w:rsidRPr="00156C07" w:rsidDel="00F15707" w:rsidRDefault="00BE2DC8" w:rsidP="00BE2DC8">
            <w:pPr>
              <w:pStyle w:val="BodyText"/>
              <w:rPr>
                <w:del w:id="2001" w:author="Sarah Thomas" w:date="2014-03-03T14:10:00Z"/>
              </w:rPr>
            </w:pPr>
            <w:del w:id="2002"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003" w:author="Sarah Thomas" w:date="2014-03-03T14:10:00Z"/>
                <w:highlight w:val="lightGray"/>
              </w:rPr>
            </w:pPr>
            <w:del w:id="2004"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005" w:author="Sarah Thomas" w:date="2014-03-03T14:10:00Z"/>
        </w:trPr>
        <w:tc>
          <w:tcPr>
            <w:tcW w:w="1710" w:type="dxa"/>
          </w:tcPr>
          <w:p w14:paraId="3DC8AD0D" w14:textId="6B3A9DCD" w:rsidR="00BE2DC8" w:rsidRPr="00156C07" w:rsidDel="00F15707" w:rsidRDefault="00BE2DC8" w:rsidP="00BE2DC8">
            <w:pPr>
              <w:pStyle w:val="BodyText"/>
              <w:rPr>
                <w:del w:id="2006" w:author="Sarah Thomas" w:date="2014-03-03T14:10:00Z"/>
              </w:rPr>
            </w:pPr>
            <w:del w:id="2007"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008" w:author="Sarah Thomas" w:date="2014-03-03T14:10:00Z"/>
              </w:rPr>
            </w:pPr>
            <w:del w:id="2009"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010" w:author="Sarah Thomas" w:date="2014-03-03T14:10:00Z"/>
              </w:rPr>
            </w:pPr>
            <w:del w:id="2011" w:author="Sarah Thomas" w:date="2014-03-03T14:10:00Z">
              <w:r w:rsidRPr="00051650" w:rsidDel="00F15707">
                <w:delText xml:space="preserve">Select “Add a new venture” </w:delText>
              </w:r>
            </w:del>
          </w:p>
        </w:tc>
      </w:tr>
      <w:tr w:rsidR="00BE2DC8" w:rsidRPr="00CB261A" w:rsidDel="00F15707" w14:paraId="57DDDB0E" w14:textId="1D702407" w:rsidTr="00BE2DC8">
        <w:trPr>
          <w:del w:id="2012" w:author="Sarah Thomas" w:date="2014-03-03T14:10:00Z"/>
        </w:trPr>
        <w:tc>
          <w:tcPr>
            <w:tcW w:w="1710" w:type="dxa"/>
          </w:tcPr>
          <w:p w14:paraId="5CEAFB7C" w14:textId="33B8FC7B" w:rsidR="00BE2DC8" w:rsidRPr="00156C07" w:rsidDel="00F15707" w:rsidRDefault="00BE2DC8" w:rsidP="00BE2DC8">
            <w:pPr>
              <w:pStyle w:val="BodyText"/>
              <w:rPr>
                <w:del w:id="2013" w:author="Sarah Thomas" w:date="2014-03-03T14:10:00Z"/>
              </w:rPr>
            </w:pPr>
            <w:del w:id="2014"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015" w:author="Sarah Thomas" w:date="2014-03-03T14:10:00Z"/>
              </w:rPr>
            </w:pPr>
            <w:del w:id="2016" w:author="Sarah Thomas" w:date="2014-03-03T14:10:00Z">
              <w:r w:rsidRPr="00051650" w:rsidDel="00F15707">
                <w:delText>Show an empty venture details form.</w:delText>
              </w:r>
            </w:del>
          </w:p>
        </w:tc>
      </w:tr>
      <w:tr w:rsidR="00BE2DC8" w:rsidRPr="00CB261A" w:rsidDel="00F15707" w14:paraId="69A4420B" w14:textId="140AA6DA" w:rsidTr="00BE2DC8">
        <w:trPr>
          <w:del w:id="2017" w:author="Sarah Thomas" w:date="2014-03-03T14:10:00Z"/>
        </w:trPr>
        <w:tc>
          <w:tcPr>
            <w:tcW w:w="1710" w:type="dxa"/>
          </w:tcPr>
          <w:p w14:paraId="75298299" w14:textId="3D82D19C" w:rsidR="00BE2DC8" w:rsidRPr="00156C07" w:rsidDel="00F15707" w:rsidRDefault="00BE2DC8" w:rsidP="00BE2DC8">
            <w:pPr>
              <w:pStyle w:val="BodyText"/>
              <w:rPr>
                <w:del w:id="2018" w:author="Sarah Thomas" w:date="2014-03-03T14:10:00Z"/>
              </w:rPr>
            </w:pPr>
            <w:del w:id="2019"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020" w:author="Sarah Thomas" w:date="2014-03-03T14:10:00Z"/>
              </w:rPr>
            </w:pPr>
            <w:del w:id="2021"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022" w:author="Sarah Thomas" w:date="2014-03-03T14:10:00Z"/>
        </w:trPr>
        <w:tc>
          <w:tcPr>
            <w:tcW w:w="1710" w:type="dxa"/>
          </w:tcPr>
          <w:p w14:paraId="5D869EEC" w14:textId="2C85515E" w:rsidR="00BE2DC8" w:rsidRPr="00156C07" w:rsidDel="00F15707" w:rsidRDefault="00BE2DC8" w:rsidP="00BE2DC8">
            <w:pPr>
              <w:pStyle w:val="BodyText"/>
              <w:rPr>
                <w:del w:id="2023" w:author="Sarah Thomas" w:date="2014-03-03T14:10:00Z"/>
              </w:rPr>
            </w:pPr>
            <w:del w:id="2024"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025" w:author="Sarah Thomas" w:date="2014-03-03T14:10:00Z"/>
              </w:rPr>
            </w:pPr>
            <w:del w:id="2026"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027" w:author="Sarah Thomas" w:date="2014-03-03T14:10:00Z"/>
              </w:rPr>
            </w:pPr>
            <w:del w:id="2028"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029" w:author="Sarah Thomas" w:date="2014-03-03T14:10:00Z"/>
              </w:rPr>
            </w:pPr>
            <w:del w:id="2030" w:author="Sarah Thomas" w:date="2014-03-03T14:10:00Z">
              <w:r w:rsidDel="00F15707">
                <w:delText>The user clicks on “save”.</w:delText>
              </w:r>
            </w:del>
          </w:p>
          <w:p w14:paraId="1CE35010" w14:textId="016A722B" w:rsidR="00BE2DC8" w:rsidDel="00F15707" w:rsidRDefault="00BE2DC8" w:rsidP="00BE2DC8">
            <w:pPr>
              <w:pStyle w:val="BodyText"/>
              <w:rPr>
                <w:del w:id="2031" w:author="Sarah Thomas" w:date="2014-03-03T14:10:00Z"/>
              </w:rPr>
            </w:pPr>
            <w:del w:id="2032"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033" w:author="Sarah Thomas" w:date="2014-03-03T14:10:00Z"/>
              </w:rPr>
            </w:pPr>
            <w:del w:id="2034"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035" w:author="Sarah Thomas" w:date="2014-03-03T14:10:00Z"/>
              </w:rPr>
            </w:pPr>
            <w:del w:id="2036"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037" w:author="Sarah Thomas" w:date="2014-03-03T14:10:00Z"/>
              </w:rPr>
            </w:pPr>
            <w:del w:id="2038"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039" w:author="Sarah Thomas" w:date="2014-03-03T14:10:00Z"/>
          <w:highlight w:val="yellow"/>
        </w:rPr>
      </w:pPr>
    </w:p>
    <w:p w14:paraId="39D5A5FC" w14:textId="161A598A" w:rsidR="00BE2DC8" w:rsidDel="00F15707" w:rsidRDefault="00BE2DC8" w:rsidP="00BE2DC8">
      <w:pPr>
        <w:pStyle w:val="BodyText"/>
        <w:rPr>
          <w:del w:id="204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041" w:author="Sarah Thomas" w:date="2014-03-03T14:10:00Z"/>
        </w:trPr>
        <w:tc>
          <w:tcPr>
            <w:tcW w:w="1710" w:type="dxa"/>
          </w:tcPr>
          <w:p w14:paraId="544D8ACA" w14:textId="23ACE6B4" w:rsidR="00BE2DC8" w:rsidRPr="00D41BF8" w:rsidDel="00F15707" w:rsidRDefault="00BE2DC8" w:rsidP="00BE2DC8">
            <w:pPr>
              <w:pStyle w:val="BodyText"/>
              <w:rPr>
                <w:del w:id="2042" w:author="Sarah Thomas" w:date="2014-03-03T14:10:00Z"/>
              </w:rPr>
            </w:pPr>
            <w:del w:id="2043"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044" w:author="Sarah Thomas" w:date="2014-03-03T14:10:00Z"/>
                <w:b/>
                <w:highlight w:val="lightGray"/>
              </w:rPr>
            </w:pPr>
            <w:del w:id="2045" w:author="Sarah Thomas" w:date="2014-03-03T14:10:00Z">
              <w:r w:rsidRPr="001F3959" w:rsidDel="00F15707">
                <w:rPr>
                  <w:b/>
                </w:rPr>
                <w:delText>Enter private team area</w:delText>
              </w:r>
            </w:del>
          </w:p>
        </w:tc>
      </w:tr>
      <w:tr w:rsidR="00BE2DC8" w:rsidRPr="00CB261A" w:rsidDel="00F15707" w14:paraId="34D6EF39" w14:textId="570B38CC" w:rsidTr="00BE2DC8">
        <w:trPr>
          <w:del w:id="2046" w:author="Sarah Thomas" w:date="2014-03-03T14:10:00Z"/>
        </w:trPr>
        <w:tc>
          <w:tcPr>
            <w:tcW w:w="1710" w:type="dxa"/>
          </w:tcPr>
          <w:p w14:paraId="743851CC" w14:textId="392A4F37" w:rsidR="00BE2DC8" w:rsidRPr="00D41BF8" w:rsidDel="00F15707" w:rsidRDefault="00BE2DC8" w:rsidP="00BE2DC8">
            <w:pPr>
              <w:pStyle w:val="BodyText"/>
              <w:rPr>
                <w:del w:id="2047" w:author="Sarah Thomas" w:date="2014-03-03T14:10:00Z"/>
              </w:rPr>
            </w:pPr>
            <w:del w:id="2048"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049" w:author="Sarah Thomas" w:date="2014-03-03T14:10:00Z"/>
                <w:highlight w:val="lightGray"/>
              </w:rPr>
            </w:pPr>
            <w:del w:id="2050"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051" w:author="Sarah Thomas" w:date="2014-03-03T14:10:00Z"/>
        </w:trPr>
        <w:tc>
          <w:tcPr>
            <w:tcW w:w="1710" w:type="dxa"/>
          </w:tcPr>
          <w:p w14:paraId="34A4385F" w14:textId="566A1725" w:rsidR="00BE2DC8" w:rsidRPr="00D41BF8" w:rsidDel="00F15707" w:rsidRDefault="00BE2DC8" w:rsidP="00BE2DC8">
            <w:pPr>
              <w:pStyle w:val="BodyText"/>
              <w:rPr>
                <w:del w:id="2052" w:author="Sarah Thomas" w:date="2014-03-03T14:10:00Z"/>
              </w:rPr>
            </w:pPr>
            <w:del w:id="2053"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054" w:author="Sarah Thomas" w:date="2014-03-03T14:10:00Z"/>
              </w:rPr>
            </w:pPr>
            <w:del w:id="2055"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056" w:author="Sarah Thomas" w:date="2014-03-03T14:10:00Z"/>
        </w:trPr>
        <w:tc>
          <w:tcPr>
            <w:tcW w:w="1710" w:type="dxa"/>
          </w:tcPr>
          <w:p w14:paraId="25732391" w14:textId="188603D7" w:rsidR="00BE2DC8" w:rsidRPr="00D41BF8" w:rsidDel="00F15707" w:rsidRDefault="00BE2DC8" w:rsidP="00BE2DC8">
            <w:pPr>
              <w:pStyle w:val="BodyText"/>
              <w:rPr>
                <w:del w:id="2057" w:author="Sarah Thomas" w:date="2014-03-03T14:10:00Z"/>
              </w:rPr>
            </w:pPr>
            <w:del w:id="2058"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059" w:author="Sarah Thomas" w:date="2014-03-03T14:10:00Z"/>
              </w:rPr>
            </w:pPr>
            <w:del w:id="2060" w:author="Sarah Thomas" w:date="2014-03-03T14:10:00Z">
              <w:r w:rsidDel="00F15707">
                <w:delText>The private team area is shown</w:delText>
              </w:r>
            </w:del>
            <w:del w:id="2061" w:author="Sarah Thomas" w:date="2014-02-05T07:11:00Z">
              <w:r w:rsidDel="00C9623B">
                <w:delText xml:space="preserve">  </w:delText>
              </w:r>
            </w:del>
          </w:p>
        </w:tc>
      </w:tr>
      <w:tr w:rsidR="00BE2DC8" w:rsidRPr="00CB261A" w:rsidDel="00F15707" w14:paraId="67D9B352" w14:textId="37869319" w:rsidTr="00BE2DC8">
        <w:trPr>
          <w:del w:id="2062" w:author="Sarah Thomas" w:date="2014-03-03T14:10:00Z"/>
        </w:trPr>
        <w:tc>
          <w:tcPr>
            <w:tcW w:w="1710" w:type="dxa"/>
          </w:tcPr>
          <w:p w14:paraId="729E769D" w14:textId="239AFBE1" w:rsidR="00BE2DC8" w:rsidRPr="00D41BF8" w:rsidDel="00F15707" w:rsidRDefault="00BE2DC8" w:rsidP="00BE2DC8">
            <w:pPr>
              <w:pStyle w:val="BodyText"/>
              <w:rPr>
                <w:del w:id="2063" w:author="Sarah Thomas" w:date="2014-03-03T14:10:00Z"/>
              </w:rPr>
            </w:pPr>
            <w:del w:id="2064"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065" w:author="Sarah Thomas" w:date="2014-03-03T14:10:00Z"/>
              </w:rPr>
            </w:pPr>
            <w:del w:id="2066"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067" w:author="Sarah Thomas" w:date="2014-03-03T14:10:00Z"/>
        </w:trPr>
        <w:tc>
          <w:tcPr>
            <w:tcW w:w="1710" w:type="dxa"/>
          </w:tcPr>
          <w:p w14:paraId="25C13D23" w14:textId="0890000C" w:rsidR="00BE2DC8" w:rsidRPr="00D41BF8" w:rsidDel="00F15707" w:rsidRDefault="00BE2DC8" w:rsidP="00BE2DC8">
            <w:pPr>
              <w:pStyle w:val="BodyText"/>
              <w:rPr>
                <w:del w:id="2068" w:author="Sarah Thomas" w:date="2014-03-03T14:10:00Z"/>
              </w:rPr>
            </w:pPr>
            <w:del w:id="2069"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070" w:author="Sarah Thomas" w:date="2014-03-03T14:10:00Z"/>
              </w:rPr>
            </w:pPr>
            <w:del w:id="2071"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072" w:author="Sarah Thomas" w:date="2014-03-03T14:10:00Z"/>
              </w:rPr>
            </w:pPr>
            <w:del w:id="2073"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074" w:author="Sarah Thomas" w:date="2014-03-03T14:10:00Z"/>
              </w:rPr>
            </w:pPr>
            <w:del w:id="2075"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076"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077"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078" w:author="Sarah Thomas" w:date="2014-03-03T14:10:00Z"/>
        </w:trPr>
        <w:tc>
          <w:tcPr>
            <w:tcW w:w="1710" w:type="dxa"/>
          </w:tcPr>
          <w:p w14:paraId="13C4C30D" w14:textId="1189D9F3" w:rsidR="00BE2DC8" w:rsidRPr="00D41BF8" w:rsidDel="00F15707" w:rsidRDefault="00BE2DC8" w:rsidP="00BE2DC8">
            <w:pPr>
              <w:pStyle w:val="BodyText"/>
              <w:rPr>
                <w:del w:id="2079" w:author="Sarah Thomas" w:date="2014-03-03T14:10:00Z"/>
              </w:rPr>
            </w:pPr>
            <w:del w:id="2080"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081" w:author="Sarah Thomas" w:date="2014-03-03T14:10:00Z"/>
                <w:b/>
                <w:highlight w:val="lightGray"/>
              </w:rPr>
            </w:pPr>
            <w:del w:id="2082" w:author="Sarah Thomas" w:date="2014-03-03T14:10:00Z">
              <w:r w:rsidRPr="001F3959" w:rsidDel="00F15707">
                <w:rPr>
                  <w:b/>
                </w:rPr>
                <w:delText>Build team</w:delText>
              </w:r>
            </w:del>
          </w:p>
        </w:tc>
      </w:tr>
      <w:tr w:rsidR="00BE2DC8" w:rsidRPr="00CB261A" w:rsidDel="00F15707" w14:paraId="01340F38" w14:textId="275DFEB0" w:rsidTr="00BE2DC8">
        <w:trPr>
          <w:del w:id="2083" w:author="Sarah Thomas" w:date="2014-03-03T14:10:00Z"/>
        </w:trPr>
        <w:tc>
          <w:tcPr>
            <w:tcW w:w="1710" w:type="dxa"/>
          </w:tcPr>
          <w:p w14:paraId="7307D254" w14:textId="5A8E098A" w:rsidR="00BE2DC8" w:rsidRPr="00D41BF8" w:rsidDel="00F15707" w:rsidRDefault="00BE2DC8" w:rsidP="00BE2DC8">
            <w:pPr>
              <w:pStyle w:val="BodyText"/>
              <w:rPr>
                <w:del w:id="2084" w:author="Sarah Thomas" w:date="2014-03-03T14:10:00Z"/>
              </w:rPr>
            </w:pPr>
            <w:del w:id="2085"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086" w:author="Sarah Thomas" w:date="2014-03-03T14:10:00Z"/>
                <w:highlight w:val="lightGray"/>
              </w:rPr>
            </w:pPr>
            <w:del w:id="2087" w:author="Sarah Thomas" w:date="2014-03-03T14:10:00Z">
              <w:r w:rsidDel="00F15707">
                <w:delText>Team leader</w:delText>
              </w:r>
            </w:del>
          </w:p>
        </w:tc>
      </w:tr>
      <w:tr w:rsidR="00BE2DC8" w:rsidRPr="00CB261A" w:rsidDel="00F15707" w14:paraId="7935B062" w14:textId="599F2A92" w:rsidTr="00BE2DC8">
        <w:trPr>
          <w:del w:id="2088" w:author="Sarah Thomas" w:date="2014-03-03T14:10:00Z"/>
        </w:trPr>
        <w:tc>
          <w:tcPr>
            <w:tcW w:w="1710" w:type="dxa"/>
          </w:tcPr>
          <w:p w14:paraId="45387F0E" w14:textId="17FF6051" w:rsidR="00BE2DC8" w:rsidRPr="00D41BF8" w:rsidDel="00F15707" w:rsidRDefault="00BE2DC8" w:rsidP="00BE2DC8">
            <w:pPr>
              <w:pStyle w:val="BodyText"/>
              <w:rPr>
                <w:del w:id="2089" w:author="Sarah Thomas" w:date="2014-03-03T14:10:00Z"/>
              </w:rPr>
            </w:pPr>
            <w:del w:id="2090"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091" w:author="Sarah Thomas" w:date="2014-03-03T14:10:00Z"/>
              </w:rPr>
            </w:pPr>
            <w:del w:id="2092"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093" w:author="Sarah Thomas" w:date="2014-03-03T14:10:00Z"/>
        </w:trPr>
        <w:tc>
          <w:tcPr>
            <w:tcW w:w="1710" w:type="dxa"/>
          </w:tcPr>
          <w:p w14:paraId="1BBC9E15" w14:textId="57E8ACCD" w:rsidR="00BE2DC8" w:rsidRPr="00D41BF8" w:rsidDel="00F15707" w:rsidRDefault="00BE2DC8" w:rsidP="00BE2DC8">
            <w:pPr>
              <w:pStyle w:val="BodyText"/>
              <w:rPr>
                <w:del w:id="2094" w:author="Sarah Thomas" w:date="2014-03-03T14:10:00Z"/>
              </w:rPr>
            </w:pPr>
            <w:del w:id="2095"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096" w:author="Sarah Thomas" w:date="2014-03-03T14:10:00Z"/>
              </w:rPr>
            </w:pPr>
            <w:del w:id="2097" w:author="Sarah Thomas" w:date="2014-03-03T14:10:00Z">
              <w:r w:rsidDel="00F15707">
                <w:delText>Team leader page is shown</w:delText>
              </w:r>
            </w:del>
          </w:p>
        </w:tc>
      </w:tr>
      <w:tr w:rsidR="00BE2DC8" w:rsidRPr="00CB261A" w:rsidDel="00F15707" w14:paraId="7B2B2BDD" w14:textId="5C57C20C" w:rsidTr="00BE2DC8">
        <w:trPr>
          <w:del w:id="2098" w:author="Sarah Thomas" w:date="2014-03-03T14:10:00Z"/>
        </w:trPr>
        <w:tc>
          <w:tcPr>
            <w:tcW w:w="1710" w:type="dxa"/>
          </w:tcPr>
          <w:p w14:paraId="50A415F6" w14:textId="18B874B8" w:rsidR="00BE2DC8" w:rsidRPr="00D41BF8" w:rsidDel="00F15707" w:rsidRDefault="00BE2DC8" w:rsidP="00BE2DC8">
            <w:pPr>
              <w:pStyle w:val="BodyText"/>
              <w:rPr>
                <w:del w:id="2099" w:author="Sarah Thomas" w:date="2014-03-03T14:10:00Z"/>
              </w:rPr>
            </w:pPr>
            <w:del w:id="2100"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101" w:author="Sarah Thomas" w:date="2014-03-03T14:10:00Z"/>
              </w:rPr>
            </w:pPr>
            <w:del w:id="2102"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103" w:author="Sarah Thomas" w:date="2014-03-03T14:10:00Z"/>
        </w:trPr>
        <w:tc>
          <w:tcPr>
            <w:tcW w:w="1710" w:type="dxa"/>
          </w:tcPr>
          <w:p w14:paraId="423EBFCF" w14:textId="2A02FE76" w:rsidR="00BE2DC8" w:rsidRPr="00D41BF8" w:rsidDel="00F15707" w:rsidRDefault="00BE2DC8" w:rsidP="00BE2DC8">
            <w:pPr>
              <w:pStyle w:val="BodyText"/>
              <w:rPr>
                <w:del w:id="2104" w:author="Sarah Thomas" w:date="2014-03-03T14:10:00Z"/>
              </w:rPr>
            </w:pPr>
            <w:del w:id="2105"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106" w:author="Sarah Thomas" w:date="2014-03-03T14:10:00Z"/>
              </w:rPr>
            </w:pPr>
            <w:del w:id="2107" w:author="Sarah Thomas" w:date="2014-03-03T14:10:00Z">
              <w:r w:rsidDel="00F15707">
                <w:delText>The team leader logged-in.</w:delText>
              </w:r>
            </w:del>
          </w:p>
          <w:p w14:paraId="56CC2F5F" w14:textId="15FFDCE6" w:rsidR="00BE2DC8" w:rsidDel="00F15707" w:rsidRDefault="00BE2DC8" w:rsidP="00BE2DC8">
            <w:pPr>
              <w:pStyle w:val="BodyText"/>
              <w:rPr>
                <w:del w:id="2108" w:author="Sarah Thomas" w:date="2014-03-03T14:10:00Z"/>
              </w:rPr>
            </w:pPr>
            <w:del w:id="2109" w:author="Sarah Thomas" w:date="2014-03-03T14:10:00Z">
              <w:r w:rsidDel="00F15707">
                <w:delText>Browse the registered users’ profiles.</w:delText>
              </w:r>
            </w:del>
          </w:p>
          <w:p w14:paraId="72422141" w14:textId="4FA7EF5D" w:rsidR="00BE2DC8" w:rsidDel="00F15707" w:rsidRDefault="00BE2DC8" w:rsidP="00BE2DC8">
            <w:pPr>
              <w:pStyle w:val="BodyText"/>
              <w:rPr>
                <w:del w:id="2110" w:author="Sarah Thomas" w:date="2014-03-03T14:10:00Z"/>
              </w:rPr>
            </w:pPr>
            <w:del w:id="2111"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112" w:author="Sarah Thomas" w:date="2014-03-03T14:10:00Z"/>
              </w:rPr>
            </w:pPr>
            <w:del w:id="2113"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114" w:author="Sarah Thomas" w:date="2014-03-03T14:10:00Z"/>
              </w:rPr>
            </w:pPr>
            <w:del w:id="2115"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116" w:author="Sarah Thomas" w:date="2014-03-03T14:10:00Z"/>
              </w:rPr>
            </w:pPr>
            <w:del w:id="2117"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118"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119"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120" w:author="Sarah Thomas" w:date="2014-03-03T14:10:00Z"/>
        </w:trPr>
        <w:tc>
          <w:tcPr>
            <w:tcW w:w="1710" w:type="dxa"/>
          </w:tcPr>
          <w:p w14:paraId="09F0DAE6" w14:textId="77CD790F" w:rsidR="00BE2DC8" w:rsidRPr="00D41BF8" w:rsidDel="00F15707" w:rsidRDefault="00BE2DC8" w:rsidP="00BE2DC8">
            <w:pPr>
              <w:pStyle w:val="BodyText"/>
              <w:rPr>
                <w:del w:id="2121" w:author="Sarah Thomas" w:date="2014-03-03T14:10:00Z"/>
              </w:rPr>
            </w:pPr>
            <w:del w:id="2122"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123" w:author="Sarah Thomas" w:date="2014-03-03T14:10:00Z"/>
                <w:b/>
                <w:highlight w:val="lightGray"/>
              </w:rPr>
            </w:pPr>
            <w:del w:id="2124" w:author="Sarah Thomas" w:date="2014-03-03T14:10:00Z">
              <w:r w:rsidRPr="0080393E" w:rsidDel="00F15707">
                <w:rPr>
                  <w:b/>
                </w:rPr>
                <w:delText>Site administrator</w:delText>
              </w:r>
            </w:del>
          </w:p>
        </w:tc>
      </w:tr>
      <w:tr w:rsidR="00BE2DC8" w:rsidRPr="00CB261A" w:rsidDel="00F15707" w14:paraId="5E6FF0C6" w14:textId="20A00841" w:rsidTr="00BE2DC8">
        <w:trPr>
          <w:del w:id="2125" w:author="Sarah Thomas" w:date="2014-03-03T14:10:00Z"/>
        </w:trPr>
        <w:tc>
          <w:tcPr>
            <w:tcW w:w="1710" w:type="dxa"/>
          </w:tcPr>
          <w:p w14:paraId="78AD3CA0" w14:textId="461E511D" w:rsidR="00BE2DC8" w:rsidRPr="00D41BF8" w:rsidDel="00F15707" w:rsidRDefault="00BE2DC8" w:rsidP="00BE2DC8">
            <w:pPr>
              <w:pStyle w:val="BodyText"/>
              <w:rPr>
                <w:del w:id="2126" w:author="Sarah Thomas" w:date="2014-03-03T14:10:00Z"/>
              </w:rPr>
            </w:pPr>
            <w:del w:id="2127"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128" w:author="Sarah Thomas" w:date="2014-03-03T14:10:00Z"/>
                <w:highlight w:val="lightGray"/>
              </w:rPr>
            </w:pPr>
            <w:del w:id="2129" w:author="Sarah Thomas" w:date="2014-03-03T14:10:00Z">
              <w:r w:rsidRPr="00C6384E" w:rsidDel="00F15707">
                <w:delText xml:space="preserve">Administrator </w:delText>
              </w:r>
            </w:del>
          </w:p>
        </w:tc>
      </w:tr>
      <w:tr w:rsidR="00BE2DC8" w:rsidRPr="00CB261A" w:rsidDel="00F15707" w14:paraId="5AC9D28C" w14:textId="0B391B5D" w:rsidTr="00BE2DC8">
        <w:trPr>
          <w:del w:id="2130" w:author="Sarah Thomas" w:date="2014-03-03T14:10:00Z"/>
        </w:trPr>
        <w:tc>
          <w:tcPr>
            <w:tcW w:w="1710" w:type="dxa"/>
          </w:tcPr>
          <w:p w14:paraId="0774D1DF" w14:textId="0465E3B1" w:rsidR="00BE2DC8" w:rsidRPr="00D41BF8" w:rsidDel="00F15707" w:rsidRDefault="00BE2DC8" w:rsidP="00BE2DC8">
            <w:pPr>
              <w:pStyle w:val="BodyText"/>
              <w:rPr>
                <w:del w:id="2131" w:author="Sarah Thomas" w:date="2014-03-03T14:10:00Z"/>
              </w:rPr>
            </w:pPr>
            <w:del w:id="2132"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133" w:author="Sarah Thomas" w:date="2014-03-03T14:10:00Z"/>
              </w:rPr>
            </w:pPr>
            <w:del w:id="2134" w:author="Sarah Thomas" w:date="2014-03-03T14:10:00Z">
              <w:r w:rsidDel="00F15707">
                <w:delText>Administrator is logged in</w:delText>
              </w:r>
            </w:del>
          </w:p>
        </w:tc>
      </w:tr>
      <w:tr w:rsidR="00BE2DC8" w:rsidRPr="00CB261A" w:rsidDel="00F15707" w14:paraId="1896EA4D" w14:textId="2D5C475A" w:rsidTr="00BE2DC8">
        <w:trPr>
          <w:del w:id="2135" w:author="Sarah Thomas" w:date="2014-03-03T14:10:00Z"/>
        </w:trPr>
        <w:tc>
          <w:tcPr>
            <w:tcW w:w="1710" w:type="dxa"/>
          </w:tcPr>
          <w:p w14:paraId="0B9F2C7D" w14:textId="05D244FB" w:rsidR="00BE2DC8" w:rsidRPr="00D41BF8" w:rsidDel="00F15707" w:rsidRDefault="00BE2DC8" w:rsidP="00BE2DC8">
            <w:pPr>
              <w:pStyle w:val="BodyText"/>
              <w:rPr>
                <w:del w:id="2136" w:author="Sarah Thomas" w:date="2014-03-03T14:10:00Z"/>
              </w:rPr>
            </w:pPr>
            <w:del w:id="2137"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138" w:author="Sarah Thomas" w:date="2014-03-03T14:10:00Z"/>
              </w:rPr>
            </w:pPr>
            <w:del w:id="2139" w:author="Sarah Thomas" w:date="2014-03-03T14:10:00Z">
              <w:r w:rsidDel="00F15707">
                <w:delText>Administrator panel is shown</w:delText>
              </w:r>
            </w:del>
          </w:p>
        </w:tc>
      </w:tr>
      <w:tr w:rsidR="00BE2DC8" w:rsidRPr="00CB261A" w:rsidDel="00F15707" w14:paraId="42A75565" w14:textId="00206ABB" w:rsidTr="00BE2DC8">
        <w:trPr>
          <w:del w:id="2140" w:author="Sarah Thomas" w:date="2014-03-03T14:10:00Z"/>
        </w:trPr>
        <w:tc>
          <w:tcPr>
            <w:tcW w:w="1710" w:type="dxa"/>
          </w:tcPr>
          <w:p w14:paraId="70A7527A" w14:textId="0F8F81E6" w:rsidR="00BE2DC8" w:rsidRPr="00D41BF8" w:rsidDel="00F15707" w:rsidRDefault="00BE2DC8" w:rsidP="00BE2DC8">
            <w:pPr>
              <w:pStyle w:val="BodyText"/>
              <w:rPr>
                <w:del w:id="2141" w:author="Sarah Thomas" w:date="2014-03-03T14:10:00Z"/>
              </w:rPr>
            </w:pPr>
            <w:del w:id="2142"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143" w:author="Sarah Thomas" w:date="2014-03-03T14:10:00Z"/>
              </w:rPr>
            </w:pPr>
            <w:del w:id="2144"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145" w:author="Sarah Thomas" w:date="2014-03-03T14:10:00Z"/>
          <w:rFonts w:asciiTheme="majorBidi" w:hAnsiTheme="majorBidi" w:cstheme="majorBidi"/>
        </w:rPr>
      </w:pPr>
    </w:p>
    <w:p w14:paraId="557EE0B3" w14:textId="76C0BB4A" w:rsidR="00A5192B" w:rsidDel="00F15707" w:rsidRDefault="00A5192B" w:rsidP="00A5192B">
      <w:pPr>
        <w:pStyle w:val="Heading2"/>
        <w:rPr>
          <w:del w:id="2146" w:author="Sarah Thomas" w:date="2014-03-03T14:10:00Z"/>
        </w:rPr>
      </w:pPr>
      <w:bookmarkStart w:id="2147" w:name="_Toc253043799"/>
      <w:del w:id="2148" w:author="Sarah Thomas" w:date="2014-03-03T14:10:00Z">
        <w:r w:rsidDel="00F15707">
          <w:delText>Functional Requirements</w:delText>
        </w:r>
        <w:bookmarkEnd w:id="2147"/>
      </w:del>
    </w:p>
    <w:p w14:paraId="7F7F0A9D" w14:textId="137F619A" w:rsidR="00A5192B" w:rsidDel="00F15707" w:rsidRDefault="00A5192B" w:rsidP="00A5192B">
      <w:pPr>
        <w:pStyle w:val="Heading3"/>
        <w:rPr>
          <w:del w:id="2149" w:author="Sarah Thomas" w:date="2014-03-03T14:10:00Z"/>
        </w:rPr>
      </w:pPr>
      <w:bookmarkStart w:id="2150" w:name="_Toc253043800"/>
      <w:del w:id="2151" w:author="Sarah Thomas" w:date="2014-03-03T14:10:00Z">
        <w:r w:rsidDel="00F15707">
          <w:delText>New User Registration</w:delText>
        </w:r>
        <w:bookmarkEnd w:id="2150"/>
      </w:del>
    </w:p>
    <w:p w14:paraId="47C73633" w14:textId="272413B8" w:rsidR="00A5192B" w:rsidDel="00F15707" w:rsidRDefault="00A5192B" w:rsidP="008D0C79">
      <w:pPr>
        <w:pStyle w:val="BodyText"/>
        <w:rPr>
          <w:del w:id="2152" w:author="Sarah Thomas" w:date="2014-03-03T14:10:00Z"/>
        </w:rPr>
      </w:pPr>
      <w:del w:id="2153"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154" w:author="Sarah Thomas" w:date="2014-03-03T14:10:00Z"/>
        </w:rPr>
      </w:pPr>
      <w:del w:id="2155"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156" w:author="Sarah Thomas" w:date="2014-03-03T14:10:00Z"/>
        </w:rPr>
      </w:pPr>
      <w:del w:id="2157"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158" w:author="Sarah Thomas" w:date="2014-03-03T14:10:00Z"/>
        </w:rPr>
      </w:pPr>
      <w:del w:id="2159"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160" w:author="Sarah Thomas" w:date="2014-03-03T14:10:00Z"/>
        </w:rPr>
      </w:pPr>
      <w:del w:id="2161"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162" w:author="Sarah Thomas" w:date="2014-03-03T14:10:00Z"/>
        </w:rPr>
      </w:pPr>
      <w:del w:id="2163"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164" w:author="Sarah Thomas" w:date="2014-03-03T14:10:00Z"/>
        </w:rPr>
      </w:pPr>
      <w:del w:id="2165" w:author="Sarah Thomas" w:date="2014-03-03T14:10:00Z">
        <w:r w:rsidDel="00F15707">
          <w:delText xml:space="preserve">As a baseline requirement, the username should be at least 4 characters long combination consisting of any lower case of alphabet and number. Password should at least </w:delText>
        </w:r>
      </w:del>
      <w:del w:id="2166" w:author="Sarah Thomas" w:date="2014-02-05T07:23:00Z">
        <w:r w:rsidDel="003D18C6">
          <w:delText xml:space="preserve">6 </w:delText>
        </w:r>
      </w:del>
      <w:del w:id="2167"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168" w:author="Sarah Thomas" w:date="2014-03-03T14:10:00Z"/>
        </w:rPr>
      </w:pPr>
      <w:bookmarkStart w:id="2169" w:name="_Toc253043801"/>
      <w:del w:id="2170" w:author="Sarah Thomas" w:date="2014-03-03T14:10:00Z">
        <w:r w:rsidDel="00F15707">
          <w:delText>User Login</w:delText>
        </w:r>
        <w:bookmarkEnd w:id="2169"/>
      </w:del>
    </w:p>
    <w:p w14:paraId="0497254C" w14:textId="44CC3C8E" w:rsidR="00A5192B" w:rsidDel="00F15707" w:rsidRDefault="00A5192B" w:rsidP="008D0C79">
      <w:pPr>
        <w:pStyle w:val="BodyText"/>
        <w:rPr>
          <w:del w:id="2171" w:author="Sarah Thomas" w:date="2014-03-03T14:10:00Z"/>
        </w:rPr>
      </w:pPr>
      <w:del w:id="2172"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173" w:author="Sarah Thomas" w:date="2014-03-03T14:10:00Z"/>
        </w:rPr>
      </w:pPr>
      <w:del w:id="2174"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175" w:author="Sarah Thomas" w:date="2014-03-03T14:10:00Z"/>
        </w:rPr>
      </w:pPr>
      <w:bookmarkStart w:id="2176" w:name="_Toc253043802"/>
      <w:del w:id="2177" w:author="Sarah Thomas" w:date="2014-03-03T14:10:00Z">
        <w:r w:rsidDel="00F15707">
          <w:delText>Search Public Profiles</w:delText>
        </w:r>
        <w:bookmarkEnd w:id="2176"/>
      </w:del>
    </w:p>
    <w:p w14:paraId="2F5B6300" w14:textId="3366460C" w:rsidR="00CE66D7" w:rsidDel="00F15707" w:rsidRDefault="00CE66D7" w:rsidP="008D0C79">
      <w:pPr>
        <w:pStyle w:val="BodyText"/>
        <w:rPr>
          <w:del w:id="2178" w:author="Sarah Thomas" w:date="2014-03-03T14:10:00Z"/>
        </w:rPr>
      </w:pPr>
      <w:del w:id="2179"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180" w:author="Sarah Thomas" w:date="2014-03-03T14:10:00Z"/>
        </w:rPr>
      </w:pPr>
      <w:del w:id="2181"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182" w:author="Sarah Thomas" w:date="2014-03-03T14:10:00Z"/>
        </w:rPr>
      </w:pPr>
      <w:del w:id="2183"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184" w:author="Sarah Thomas" w:date="2014-03-03T14:10:00Z"/>
        </w:rPr>
      </w:pPr>
      <w:del w:id="2185"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186" w:author="Sarah Thomas" w:date="2014-03-03T14:10:00Z"/>
        </w:rPr>
      </w:pPr>
      <w:del w:id="2187"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188" w:author="Sarah Thomas" w:date="2014-03-03T14:10:00Z"/>
        </w:rPr>
      </w:pPr>
      <w:bookmarkStart w:id="2189" w:name="_Toc253043803"/>
      <w:del w:id="2190" w:author="Sarah Thomas" w:date="2014-03-03T14:10:00Z">
        <w:r w:rsidDel="00F15707">
          <w:delText>View Public Profiles</w:delText>
        </w:r>
        <w:bookmarkEnd w:id="2189"/>
      </w:del>
    </w:p>
    <w:p w14:paraId="1C3D77FC" w14:textId="0FCF6EF7" w:rsidR="00277AF8" w:rsidRPr="00277AF8" w:rsidDel="00F15707" w:rsidRDefault="009573C3" w:rsidP="008D0C79">
      <w:pPr>
        <w:pStyle w:val="BodyText"/>
        <w:rPr>
          <w:del w:id="2191" w:author="Sarah Thomas" w:date="2014-03-03T14:10:00Z"/>
        </w:rPr>
      </w:pPr>
      <w:del w:id="2192"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193" w:author="Sarah Thomas" w:date="2014-03-03T14:10:00Z"/>
        </w:rPr>
      </w:pPr>
      <w:bookmarkStart w:id="2194" w:name="_Toc253043804"/>
      <w:del w:id="2195" w:author="Sarah Thomas" w:date="2014-03-03T14:10:00Z">
        <w:r w:rsidDel="00F15707">
          <w:delText>Edit Public Profile</w:delText>
        </w:r>
        <w:bookmarkEnd w:id="2194"/>
      </w:del>
    </w:p>
    <w:p w14:paraId="50183E1B" w14:textId="5F1C0855" w:rsidR="00A5192B" w:rsidDel="00F15707" w:rsidRDefault="00A5192B" w:rsidP="008D0C79">
      <w:pPr>
        <w:pStyle w:val="BodyText"/>
        <w:rPr>
          <w:del w:id="2196" w:author="Sarah Thomas" w:date="2014-03-03T14:10:00Z"/>
        </w:rPr>
      </w:pPr>
      <w:del w:id="2197"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198" w:author="Sarah Thomas" w:date="2014-03-03T14:10:00Z"/>
        </w:rPr>
      </w:pPr>
      <w:del w:id="2199"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200" w:author="Sarah Thomas" w:date="2014-03-03T14:10:00Z"/>
        </w:rPr>
      </w:pPr>
      <w:del w:id="2201"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202" w:author="Sarah Thomas" w:date="2014-03-03T14:10:00Z"/>
        </w:rPr>
      </w:pPr>
      <w:del w:id="2203"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204" w:author="Sarah Thomas" w:date="2014-03-03T14:10:00Z"/>
        </w:rPr>
      </w:pPr>
      <w:del w:id="2205"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206" w:author="Sarah Thomas" w:date="2014-03-03T14:10:00Z"/>
        </w:rPr>
      </w:pPr>
      <w:del w:id="2207"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208" w:author="Sarah Thomas" w:date="2014-03-03T14:10:00Z"/>
        </w:rPr>
      </w:pPr>
      <w:del w:id="2209"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210" w:author="Sarah Thomas" w:date="2014-03-03T14:10:00Z"/>
        </w:rPr>
      </w:pPr>
      <w:del w:id="2211"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212" w:author="Sarah Thomas" w:date="2014-03-03T14:10:00Z"/>
        </w:rPr>
      </w:pPr>
      <w:del w:id="2213"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214" w:author="Sarah Thomas" w:date="2014-03-03T14:10:00Z"/>
        </w:rPr>
      </w:pPr>
      <w:del w:id="2215" w:author="Sarah Thomas" w:date="2014-03-03T14:10:00Z">
        <w:r w:rsidDel="00F15707">
          <w:delText>Social media links</w:delText>
        </w:r>
      </w:del>
    </w:p>
    <w:p w14:paraId="0B7EBCC1" w14:textId="2F0B2760" w:rsidR="00277AF8" w:rsidDel="00F15707" w:rsidRDefault="00277AF8" w:rsidP="008D0C79">
      <w:pPr>
        <w:pStyle w:val="BodyText"/>
        <w:rPr>
          <w:del w:id="2216" w:author="Sarah Thomas" w:date="2014-03-03T14:10:00Z"/>
        </w:rPr>
      </w:pPr>
      <w:del w:id="2217"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218" w:author="Sarah Thomas" w:date="2014-03-03T14:10:00Z"/>
        </w:rPr>
      </w:pPr>
      <w:del w:id="2219"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220" w:author="Sarah Thomas" w:date="2014-03-03T14:10:00Z"/>
        </w:rPr>
      </w:pPr>
      <w:del w:id="2221" w:author="Sarah Thomas" w:date="2014-03-03T14:10:00Z">
        <w:r w:rsidDel="00F15707">
          <w:br w:type="page"/>
        </w:r>
      </w:del>
    </w:p>
    <w:p w14:paraId="4F451227" w14:textId="1FAD919B" w:rsidR="00A5192B" w:rsidDel="00F15707" w:rsidRDefault="00A5192B" w:rsidP="00277AF8">
      <w:pPr>
        <w:pStyle w:val="Heading3"/>
        <w:rPr>
          <w:del w:id="2222" w:author="Sarah Thomas" w:date="2014-03-03T14:10:00Z"/>
        </w:rPr>
      </w:pPr>
      <w:bookmarkStart w:id="2223" w:name="_Toc253043805"/>
      <w:del w:id="2224" w:author="Sarah Thomas" w:date="2014-03-03T14:10:00Z">
        <w:r w:rsidDel="00F15707">
          <w:delText>Edit Private Profile</w:delText>
        </w:r>
        <w:bookmarkEnd w:id="2223"/>
      </w:del>
    </w:p>
    <w:p w14:paraId="0891BF02" w14:textId="026B9826" w:rsidR="009573C3" w:rsidRPr="009573C3" w:rsidDel="00F15707" w:rsidRDefault="009573C3" w:rsidP="009573C3">
      <w:pPr>
        <w:rPr>
          <w:del w:id="2225" w:author="Sarah Thomas" w:date="2014-03-03T14:10:00Z"/>
        </w:rPr>
      </w:pPr>
      <w:del w:id="2226"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227" w:author="Sarah Thomas" w:date="2014-03-03T14:10:00Z"/>
        </w:rPr>
      </w:pPr>
      <w:del w:id="2228"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229" w:author="Sarah Thomas" w:date="2014-03-03T14:10:00Z"/>
        </w:rPr>
      </w:pPr>
      <w:del w:id="2230"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231" w:author="Sarah Thomas" w:date="2014-03-03T14:10:00Z"/>
        </w:rPr>
      </w:pPr>
      <w:del w:id="2232" w:author="Sarah Thomas" w:date="2014-03-03T14:10:00Z">
        <w:r w:rsidDel="00F15707">
          <w:delText>Date of Birth</w:delText>
        </w:r>
      </w:del>
    </w:p>
    <w:p w14:paraId="3CD6CB9A" w14:textId="72A0B5A6" w:rsidR="009573C3" w:rsidDel="00F15707" w:rsidRDefault="009573C3" w:rsidP="008D0C79">
      <w:pPr>
        <w:pStyle w:val="BodyText"/>
        <w:rPr>
          <w:del w:id="2233" w:author="Sarah Thomas" w:date="2014-03-03T14:10:00Z"/>
        </w:rPr>
      </w:pPr>
      <w:del w:id="2234"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235" w:author="Sarah Thomas" w:date="2014-03-03T14:10:00Z"/>
        </w:rPr>
      </w:pPr>
      <w:bookmarkStart w:id="2236" w:name="_Toc253043806"/>
      <w:del w:id="2237" w:author="Sarah Thomas" w:date="2014-03-03T14:10:00Z">
        <w:r w:rsidDel="00F15707">
          <w:delText>Contact Another User</w:delText>
        </w:r>
        <w:bookmarkEnd w:id="2236"/>
      </w:del>
    </w:p>
    <w:p w14:paraId="743F4122" w14:textId="29955CC4" w:rsidR="008C1ACF" w:rsidDel="00F15707" w:rsidRDefault="008C1ACF" w:rsidP="008D0C79">
      <w:pPr>
        <w:pStyle w:val="BodyText"/>
        <w:rPr>
          <w:del w:id="2238" w:author="Sarah Thomas" w:date="2014-03-03T14:10:00Z"/>
        </w:rPr>
      </w:pPr>
      <w:del w:id="2239"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240" w:author="Sarah Thomas" w:date="2014-03-03T14:10:00Z"/>
        </w:rPr>
      </w:pPr>
      <w:del w:id="2241"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242" w:author="Sarah Thomas" w:date="2014-03-03T14:10:00Z"/>
        </w:rPr>
      </w:pPr>
      <w:bookmarkStart w:id="2243" w:name="_Toc253043807"/>
      <w:del w:id="2244" w:author="Sarah Thomas" w:date="2014-03-03T14:10:00Z">
        <w:r w:rsidDel="00F15707">
          <w:delText>Create New Venture</w:delText>
        </w:r>
        <w:bookmarkEnd w:id="2243"/>
      </w:del>
    </w:p>
    <w:p w14:paraId="3753A528" w14:textId="6FF516DD" w:rsidR="00D31B73" w:rsidRPr="00D31B73" w:rsidDel="00F15707" w:rsidRDefault="00D31B73" w:rsidP="008D0C79">
      <w:pPr>
        <w:pStyle w:val="BodyText"/>
        <w:rPr>
          <w:del w:id="2245" w:author="Sarah Thomas" w:date="2014-03-03T14:10:00Z"/>
        </w:rPr>
      </w:pPr>
      <w:del w:id="2246"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247" w:author="Sarah Thomas" w:date="2014-03-03T14:10:00Z"/>
        </w:rPr>
      </w:pPr>
      <w:bookmarkStart w:id="2248" w:name="_Toc253043808"/>
      <w:del w:id="2249" w:author="Sarah Thomas" w:date="2014-03-03T14:10:00Z">
        <w:r w:rsidDel="00F15707">
          <w:delText xml:space="preserve">Edit Venture </w:delText>
        </w:r>
        <w:r w:rsidR="001553BD" w:rsidDel="00F15707">
          <w:delText>Details</w:delText>
        </w:r>
        <w:bookmarkEnd w:id="2248"/>
      </w:del>
    </w:p>
    <w:p w14:paraId="4F6AB86A" w14:textId="35BED5B0" w:rsidR="00A5192B" w:rsidDel="00F15707" w:rsidRDefault="009573C3" w:rsidP="008D0C79">
      <w:pPr>
        <w:pStyle w:val="BodyText"/>
        <w:rPr>
          <w:del w:id="2250" w:author="Sarah Thomas" w:date="2014-03-03T14:10:00Z"/>
        </w:rPr>
      </w:pPr>
      <w:del w:id="2251"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252" w:author="Sarah Thomas" w:date="2014-03-03T14:10:00Z"/>
        </w:rPr>
      </w:pPr>
      <w:del w:id="2253"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254" w:author="Sarah Thomas" w:date="2014-03-03T14:10:00Z"/>
        </w:rPr>
      </w:pPr>
      <w:del w:id="2255"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256" w:author="Sarah Thomas" w:date="2014-03-03T14:10:00Z"/>
        </w:rPr>
      </w:pPr>
      <w:del w:id="2257"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258" w:author="Sarah Thomas" w:date="2014-03-03T14:10:00Z"/>
        </w:rPr>
      </w:pPr>
      <w:del w:id="2259"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260" w:author="Sarah Thomas" w:date="2014-03-03T14:10:00Z"/>
        </w:rPr>
      </w:pPr>
      <w:del w:id="2261"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262" w:author="Sarah Thomas" w:date="2014-03-03T14:10:00Z"/>
        </w:rPr>
      </w:pPr>
      <w:del w:id="2263"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264" w:author="Sarah Thomas" w:date="2014-03-03T14:10:00Z"/>
        </w:rPr>
      </w:pPr>
      <w:del w:id="2265"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266" w:author="Sarah Thomas" w:date="2014-03-03T14:10:00Z"/>
        </w:rPr>
      </w:pPr>
      <w:del w:id="2267"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268" w:author="Sarah Thomas" w:date="2014-03-03T14:10:00Z"/>
        </w:rPr>
      </w:pPr>
      <w:del w:id="2269"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270" w:author="Sarah Thomas" w:date="2014-03-03T14:10:00Z"/>
        </w:rPr>
      </w:pPr>
      <w:del w:id="2271" w:author="Sarah Thomas" w:date="2014-03-03T14:10:00Z">
        <w:r w:rsidDel="00F15707">
          <w:delText>Social media links</w:delText>
        </w:r>
      </w:del>
    </w:p>
    <w:p w14:paraId="4553A051" w14:textId="37078590" w:rsidR="001553BD" w:rsidDel="00F15707" w:rsidRDefault="001553BD" w:rsidP="008D0C79">
      <w:pPr>
        <w:pStyle w:val="BodyText"/>
        <w:rPr>
          <w:del w:id="2272" w:author="Sarah Thomas" w:date="2014-03-03T14:10:00Z"/>
        </w:rPr>
      </w:pPr>
      <w:del w:id="2273"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274" w:author="Sarah Thomas" w:date="2014-03-03T14:10:00Z"/>
        </w:rPr>
      </w:pPr>
      <w:del w:id="2275" w:author="Sarah Thomas" w:date="2014-03-03T14:10:00Z">
        <w:r w:rsidDel="00F15707">
          <w:br w:type="page"/>
        </w:r>
      </w:del>
    </w:p>
    <w:p w14:paraId="126E1668" w14:textId="03269FDA" w:rsidR="001553BD" w:rsidDel="00F15707" w:rsidRDefault="001553BD" w:rsidP="001553BD">
      <w:pPr>
        <w:pStyle w:val="Heading3"/>
        <w:rPr>
          <w:del w:id="2276" w:author="Sarah Thomas" w:date="2014-03-03T14:10:00Z"/>
        </w:rPr>
      </w:pPr>
      <w:bookmarkStart w:id="2277" w:name="_Toc253043809"/>
      <w:del w:id="2278" w:author="Sarah Thomas" w:date="2014-03-03T14:10:00Z">
        <w:r w:rsidDel="00F15707">
          <w:delText>Build Team</w:delText>
        </w:r>
        <w:bookmarkEnd w:id="2277"/>
      </w:del>
    </w:p>
    <w:p w14:paraId="0B83E24E" w14:textId="54BBB01D" w:rsidR="001553BD" w:rsidDel="00F15707" w:rsidRDefault="008C1ACF" w:rsidP="008D0C79">
      <w:pPr>
        <w:pStyle w:val="BodyText"/>
        <w:rPr>
          <w:del w:id="2279" w:author="Sarah Thomas" w:date="2014-03-03T14:10:00Z"/>
        </w:rPr>
      </w:pPr>
      <w:del w:id="2280"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281" w:author="Sarah Thomas" w:date="2014-03-03T14:10:00Z"/>
        </w:rPr>
      </w:pPr>
      <w:bookmarkStart w:id="2282" w:name="_Toc253043810"/>
      <w:del w:id="2283"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282"/>
      </w:del>
    </w:p>
    <w:p w14:paraId="2C95AC16" w14:textId="688D8321" w:rsidR="008C1ACF" w:rsidRPr="001553BD" w:rsidDel="00F15707" w:rsidRDefault="008C1ACF" w:rsidP="008C1ACF">
      <w:pPr>
        <w:rPr>
          <w:del w:id="2284" w:author="Sarah Thomas" w:date="2014-03-03T14:10:00Z"/>
        </w:rPr>
      </w:pPr>
      <w:del w:id="2285"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286" w:author="Sarah Thomas" w:date="2014-03-03T14:10:00Z"/>
        </w:rPr>
      </w:pPr>
      <w:del w:id="2287"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288" w:author="Sarah Thomas" w:date="2014-03-03T14:10:00Z"/>
        </w:rPr>
      </w:pPr>
      <w:del w:id="2289"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290" w:author="Sarah Thomas" w:date="2014-03-03T14:10:00Z"/>
        </w:rPr>
      </w:pPr>
      <w:del w:id="2291"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292" w:author="Sarah Thomas" w:date="2014-03-03T14:10:00Z"/>
        </w:rPr>
      </w:pPr>
      <w:del w:id="2293"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294" w:author="Sarah Thomas" w:date="2014-03-03T14:10:00Z"/>
        </w:rPr>
      </w:pPr>
      <w:del w:id="2295" w:author="Sarah Thomas" w:date="2014-03-03T14:10:00Z">
        <w:r w:rsidDel="00F15707">
          <w:delText>Other confidential information</w:delText>
        </w:r>
      </w:del>
    </w:p>
    <w:p w14:paraId="22143BCB" w14:textId="1125AEE9" w:rsidR="00A5192B" w:rsidDel="00F15707" w:rsidRDefault="00EE2C8C" w:rsidP="00A5192B">
      <w:pPr>
        <w:pStyle w:val="Heading3"/>
        <w:rPr>
          <w:del w:id="2296" w:author="Sarah Thomas" w:date="2014-03-03T14:10:00Z"/>
        </w:rPr>
      </w:pPr>
      <w:bookmarkStart w:id="2297" w:name="_Toc253043811"/>
      <w:del w:id="2298" w:author="Sarah Thomas" w:date="2014-03-03T14:10:00Z">
        <w:r w:rsidDel="00F15707">
          <w:delText>Site Administration</w:delText>
        </w:r>
        <w:bookmarkEnd w:id="2297"/>
      </w:del>
    </w:p>
    <w:p w14:paraId="7D469689" w14:textId="67E68DA9" w:rsidR="00A5192B" w:rsidDel="00F15707" w:rsidRDefault="00A5192B" w:rsidP="008D0C79">
      <w:pPr>
        <w:pStyle w:val="BodyText"/>
        <w:rPr>
          <w:del w:id="2299" w:author="Sarah Thomas" w:date="2014-03-03T14:10:00Z"/>
        </w:rPr>
      </w:pPr>
      <w:del w:id="2300"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301" w:author="Sarah Thomas" w:date="2014-03-03T14:10:00Z"/>
        </w:rPr>
      </w:pPr>
      <w:del w:id="2302"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303" w:author="Sarah Thomas" w:date="2014-03-03T14:10:00Z"/>
        </w:rPr>
      </w:pPr>
      <w:del w:id="2304"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305" w:author="Sarah Thomas" w:date="2014-03-03T14:10:00Z"/>
        </w:rPr>
      </w:pPr>
      <w:del w:id="2306"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307" w:author="Sarah Thomas" w:date="2014-03-03T14:10:00Z"/>
        </w:rPr>
      </w:pPr>
      <w:del w:id="2308"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309" w:author="Sarah Thomas" w:date="2014-03-03T14:10:00Z"/>
        </w:rPr>
      </w:pPr>
      <w:bookmarkStart w:id="2310" w:name="_Toc253043812"/>
      <w:del w:id="2311" w:author="Sarah Thomas" w:date="2014-03-03T14:10:00Z">
        <w:r w:rsidDel="00F15707">
          <w:delText>Non-Functional Requirements</w:delText>
        </w:r>
        <w:bookmarkEnd w:id="2310"/>
      </w:del>
    </w:p>
    <w:p w14:paraId="57503297" w14:textId="24E4E353" w:rsidR="0092556A" w:rsidDel="00F15707" w:rsidRDefault="00347A50" w:rsidP="00F0790D">
      <w:pPr>
        <w:pStyle w:val="Heading3"/>
        <w:rPr>
          <w:del w:id="2312" w:author="Sarah Thomas" w:date="2014-03-03T14:10:00Z"/>
        </w:rPr>
      </w:pPr>
      <w:del w:id="2313" w:author="Sarah Thomas" w:date="2014-03-03T14:10:00Z">
        <w:r w:rsidDel="00F15707">
          <w:delText>Performance</w:delText>
        </w:r>
      </w:del>
    </w:p>
    <w:p w14:paraId="756CBEDB" w14:textId="02917874" w:rsidR="00347A50" w:rsidDel="00F15707" w:rsidRDefault="00347A50" w:rsidP="00F0790D">
      <w:pPr>
        <w:pStyle w:val="Heading4"/>
        <w:rPr>
          <w:del w:id="2314" w:author="Sarah Thomas" w:date="2014-03-03T14:10:00Z"/>
        </w:rPr>
      </w:pPr>
      <w:del w:id="2315" w:author="Sarah Thomas" w:date="2014-03-03T14:10:00Z">
        <w:r w:rsidDel="00F15707">
          <w:delText>Capacity</w:delText>
        </w:r>
      </w:del>
    </w:p>
    <w:p w14:paraId="17BA965C" w14:textId="5EDB6AEF" w:rsidR="00E570FB" w:rsidDel="00F15707" w:rsidRDefault="00E570FB" w:rsidP="0097380A">
      <w:pPr>
        <w:rPr>
          <w:del w:id="2316" w:author="Sarah Thomas" w:date="2014-03-03T14:10:00Z"/>
        </w:rPr>
      </w:pPr>
      <w:del w:id="2317"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318" w:author="Sarah Thomas" w:date="2014-03-03T14:10:00Z"/>
        </w:rPr>
      </w:pPr>
      <w:del w:id="2319"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320" w:author="Sarah Thomas" w:date="2014-03-03T14:10:00Z"/>
        </w:rPr>
      </w:pPr>
      <w:del w:id="2321" w:author="Sarah Thomas" w:date="2014-03-03T14:10:00Z">
        <w:r w:rsidDel="00F15707">
          <w:delText xml:space="preserve">The website should be able to store and retrieve at a minimum </w:delText>
        </w:r>
      </w:del>
      <w:del w:id="2322" w:author="Sarah Thomas" w:date="2014-02-05T07:13:00Z">
        <w:r w:rsidDel="00C9623B">
          <w:delText xml:space="preserve">of </w:delText>
        </w:r>
      </w:del>
      <w:del w:id="2323"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324" w:author="Sarah Thomas" w:date="2014-03-03T14:10:00Z"/>
        </w:rPr>
      </w:pPr>
      <w:del w:id="2325" w:author="Sarah Thomas" w:date="2014-03-03T14:10:00Z">
        <w:r w:rsidDel="00F15707">
          <w:delText>Availability</w:delText>
        </w:r>
      </w:del>
    </w:p>
    <w:p w14:paraId="1BA87EAC" w14:textId="7D29A8F6" w:rsidR="000D27B3" w:rsidDel="00F15707" w:rsidRDefault="00FC13FE" w:rsidP="00F0790D">
      <w:pPr>
        <w:rPr>
          <w:del w:id="2326" w:author="Sarah Thomas" w:date="2014-03-03T14:10:00Z"/>
        </w:rPr>
      </w:pPr>
      <w:del w:id="2327"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328" w:author="Sarah Thomas" w:date="2014-03-03T14:10:00Z"/>
        </w:rPr>
      </w:pPr>
      <w:del w:id="2329"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330" w:author="Sarah Thomas" w:date="2014-03-03T14:10:00Z"/>
        </w:rPr>
      </w:pPr>
      <w:del w:id="2331"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332" w:author="Sarah Thomas" w:date="2014-03-03T14:10:00Z"/>
        </w:rPr>
      </w:pPr>
      <w:del w:id="2333" w:author="Sarah Thomas" w:date="2014-03-03T14:10:00Z">
        <w:r w:rsidDel="00F15707">
          <w:delText>= 43200 x (0.5)/100</w:delText>
        </w:r>
      </w:del>
    </w:p>
    <w:p w14:paraId="4BB33DD4" w14:textId="1F5DD104" w:rsidR="00B35FB0" w:rsidDel="00F15707" w:rsidRDefault="00B35FB0" w:rsidP="00F0790D">
      <w:pPr>
        <w:pStyle w:val="ListParagraph"/>
        <w:rPr>
          <w:del w:id="2334" w:author="Sarah Thomas" w:date="2014-03-03T14:10:00Z"/>
        </w:rPr>
      </w:pPr>
    </w:p>
    <w:p w14:paraId="61F3320D" w14:textId="3D14DC2F" w:rsidR="00FC13FE" w:rsidRPr="0097380A" w:rsidDel="00F15707" w:rsidRDefault="000D27B3" w:rsidP="00F0790D">
      <w:pPr>
        <w:pStyle w:val="ListParagraph"/>
        <w:rPr>
          <w:del w:id="2335" w:author="Sarah Thomas" w:date="2014-03-03T14:10:00Z"/>
        </w:rPr>
      </w:pPr>
      <w:del w:id="2336" w:author="Sarah Thomas" w:date="2014-03-03T14:10:00Z">
        <w:r w:rsidDel="00F15707">
          <w:delText>= 216 minutes (max downtime)</w:delText>
        </w:r>
      </w:del>
      <w:del w:id="2337" w:author="Sarah Thomas" w:date="2014-02-05T07:13:00Z">
        <w:r w:rsidDel="00C9623B">
          <w:delText>.</w:delText>
        </w:r>
      </w:del>
    </w:p>
    <w:p w14:paraId="64DD5474" w14:textId="62AD0E18" w:rsidR="00347A50" w:rsidDel="00F15707" w:rsidRDefault="00347A50" w:rsidP="00F0790D">
      <w:pPr>
        <w:pStyle w:val="Heading4"/>
        <w:rPr>
          <w:del w:id="2338" w:author="Sarah Thomas" w:date="2014-03-03T14:10:00Z"/>
        </w:rPr>
      </w:pPr>
      <w:del w:id="2339"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340" w:author="Sarah Thomas" w:date="2014-03-03T14:10:00Z"/>
        </w:rPr>
      </w:pPr>
      <w:del w:id="2341"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342" w:author="Sarah Thomas" w:date="2014-03-03T14:10:00Z"/>
        </w:rPr>
      </w:pPr>
      <w:del w:id="2343" w:author="Sarah Thomas" w:date="2014-03-03T14:10:00Z">
        <w:r w:rsidDel="00F15707">
          <w:delText>Manageability / Maintainability</w:delText>
        </w:r>
      </w:del>
    </w:p>
    <w:p w14:paraId="45A00E9C" w14:textId="7BF952E6" w:rsidR="00347A50" w:rsidDel="00F15707" w:rsidRDefault="00347A50" w:rsidP="00F0790D">
      <w:pPr>
        <w:pStyle w:val="Heading4"/>
        <w:rPr>
          <w:del w:id="2344" w:author="Sarah Thomas" w:date="2014-03-03T14:10:00Z"/>
        </w:rPr>
      </w:pPr>
      <w:del w:id="2345" w:author="Sarah Thomas" w:date="2014-03-03T14:10:00Z">
        <w:r w:rsidDel="00F15707">
          <w:delText>Monitoring</w:delText>
        </w:r>
      </w:del>
    </w:p>
    <w:p w14:paraId="5C30B16C" w14:textId="1F1B4362" w:rsidR="000F6254" w:rsidRPr="0097380A" w:rsidDel="00F15707" w:rsidRDefault="000F6254" w:rsidP="0097380A">
      <w:pPr>
        <w:rPr>
          <w:del w:id="2346" w:author="Sarah Thomas" w:date="2014-03-03T14:10:00Z"/>
        </w:rPr>
      </w:pPr>
      <w:del w:id="2347"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348" w:author="Sarah Thomas" w:date="2014-03-03T14:10:00Z"/>
        </w:rPr>
      </w:pPr>
      <w:del w:id="2349" w:author="Sarah Thomas" w:date="2014-03-03T14:10:00Z">
        <w:r w:rsidDel="00F15707">
          <w:delText>Maintenance</w:delText>
        </w:r>
      </w:del>
    </w:p>
    <w:p w14:paraId="6A341F63" w14:textId="7402A9E2" w:rsidR="004A2CDB" w:rsidRPr="0097380A" w:rsidDel="00F15707" w:rsidRDefault="004A2CDB" w:rsidP="0097380A">
      <w:pPr>
        <w:rPr>
          <w:del w:id="2350" w:author="Sarah Thomas" w:date="2014-03-03T14:10:00Z"/>
        </w:rPr>
      </w:pPr>
      <w:del w:id="2351"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352" w:author="Sarah Thomas" w:date="2014-02-05T07:14:00Z">
        <w:r w:rsidDel="00C9623B">
          <w:delText xml:space="preserve">to </w:delText>
        </w:r>
      </w:del>
      <w:del w:id="2353" w:author="Sarah Thomas" w:date="2014-03-03T14:10:00Z">
        <w:r w:rsidDel="00F15707">
          <w:delText>continuity incase of disaster recovery.</w:delText>
        </w:r>
        <w:r w:rsidR="00C76F2E" w:rsidDel="00F15707">
          <w:delText xml:space="preserve"> This only </w:delText>
        </w:r>
      </w:del>
      <w:del w:id="2354" w:author="Sarah Thomas" w:date="2014-02-05T07:15:00Z">
        <w:r w:rsidR="00C76F2E" w:rsidDel="00C9623B">
          <w:delText xml:space="preserve">can </w:delText>
        </w:r>
      </w:del>
      <w:del w:id="2355" w:author="Sarah Thomas" w:date="2014-03-03T14:10:00Z">
        <w:r w:rsidR="00C76F2E" w:rsidDel="00F15707">
          <w:delText xml:space="preserve">be done </w:delText>
        </w:r>
      </w:del>
      <w:del w:id="2356" w:author="Sarah Thomas" w:date="2014-02-05T07:15:00Z">
        <w:r w:rsidR="00C76F2E" w:rsidDel="00C9623B">
          <w:delText xml:space="preserve">my </w:delText>
        </w:r>
      </w:del>
      <w:del w:id="2357"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358" w:author="Sarah Thomas" w:date="2014-03-03T14:10:00Z"/>
        </w:rPr>
      </w:pPr>
      <w:del w:id="2359" w:author="Sarah Thomas" w:date="2014-03-03T14:10:00Z">
        <w:r w:rsidDel="00F15707">
          <w:delText>Operations</w:delText>
        </w:r>
      </w:del>
    </w:p>
    <w:p w14:paraId="0B2C5831" w14:textId="770BE191" w:rsidR="00C76F2E" w:rsidRPr="0097380A" w:rsidDel="00F15707" w:rsidRDefault="002D5B5A" w:rsidP="00F0790D">
      <w:pPr>
        <w:rPr>
          <w:del w:id="2360" w:author="Sarah Thomas" w:date="2014-03-03T14:10:00Z"/>
        </w:rPr>
      </w:pPr>
      <w:del w:id="2361" w:author="Sarah Thomas" w:date="2014-03-03T14:10:00Z">
        <w:r w:rsidDel="00F15707">
          <w:delText>The website should be able to work in a less secure communication (HTTP) versus more secure environment (HTTPS)</w:delText>
        </w:r>
      </w:del>
      <w:del w:id="2362" w:author="Sarah Thomas" w:date="2014-02-05T07:16:00Z">
        <w:r w:rsidDel="003D18C6">
          <w:delText xml:space="preserve">, </w:delText>
        </w:r>
      </w:del>
      <w:del w:id="2363" w:author="Sarah Thomas" w:date="2014-03-03T14:10:00Z">
        <w:r w:rsidDel="00F15707">
          <w:delText>The argument here is that HTTPS</w:delText>
        </w:r>
      </w:del>
      <w:del w:id="2364" w:author="Sarah Thomas" w:date="2014-02-05T07:16:00Z">
        <w:r w:rsidDel="003D18C6">
          <w:delText xml:space="preserve"> </w:delText>
        </w:r>
      </w:del>
      <w:del w:id="2365" w:author="Sarah Thomas" w:date="2014-03-03T14:10:00Z">
        <w:r w:rsidDel="00F15707">
          <w:delText>where SSL is used</w:delText>
        </w:r>
        <w:r w:rsidR="001A2D89" w:rsidDel="00F15707">
          <w:delText xml:space="preserve"> requires registering for a signed</w:delText>
        </w:r>
      </w:del>
      <w:del w:id="2366" w:author="Sarah Thomas" w:date="2014-02-05T07:17:00Z">
        <w:r w:rsidR="001A2D89" w:rsidDel="003D18C6">
          <w:delText xml:space="preserve"> certificate thus requires purchasing the certificate</w:delText>
        </w:r>
      </w:del>
      <w:del w:id="2367" w:author="Sarah Thomas" w:date="2014-03-03T14:10:00Z">
        <w:r w:rsidR="001A2D89" w:rsidDel="00F15707">
          <w:delText xml:space="preserve">. For development purpose, a less secure environment will be used. </w:delText>
        </w:r>
      </w:del>
      <w:del w:id="2368" w:author="Sarah Thomas" w:date="2014-02-05T07:17:00Z">
        <w:r w:rsidR="001A2D89" w:rsidDel="003D18C6">
          <w:delText xml:space="preserve">Additional feature to the website would be </w:delText>
        </w:r>
      </w:del>
      <w:del w:id="2369" w:author="Sarah Thomas" w:date="2014-03-03T14:10:00Z">
        <w:r w:rsidR="001A2D89" w:rsidDel="00F15707">
          <w:delText>provid</w:delText>
        </w:r>
      </w:del>
      <w:del w:id="2370" w:author="Sarah Thomas" w:date="2014-02-05T07:18:00Z">
        <w:r w:rsidR="001A2D89" w:rsidDel="003D18C6">
          <w:delText>ing</w:delText>
        </w:r>
      </w:del>
      <w:del w:id="2371"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372" w:author="Sarah Thomas" w:date="2014-03-03T14:10:00Z"/>
        </w:rPr>
      </w:pPr>
      <w:del w:id="2373" w:author="Sarah Thomas" w:date="2014-03-03T14:10:00Z">
        <w:r w:rsidDel="00F15707">
          <w:delText>System Interface</w:delText>
        </w:r>
      </w:del>
    </w:p>
    <w:p w14:paraId="2027AC7D" w14:textId="04BF0923" w:rsidR="00347A50" w:rsidDel="00F15707" w:rsidRDefault="00347A50" w:rsidP="00F0790D">
      <w:pPr>
        <w:pStyle w:val="Heading4"/>
        <w:rPr>
          <w:del w:id="2374" w:author="Sarah Thomas" w:date="2014-03-03T14:10:00Z"/>
        </w:rPr>
      </w:pPr>
      <w:del w:id="2375" w:author="Sarah Thomas" w:date="2014-03-03T14:10:00Z">
        <w:r w:rsidDel="00F15707">
          <w:delText>User Interface</w:delText>
        </w:r>
      </w:del>
    </w:p>
    <w:p w14:paraId="43E82058" w14:textId="14F186EF" w:rsidR="005E47A7" w:rsidRPr="00E8161B" w:rsidDel="00F15707" w:rsidRDefault="005E47A7" w:rsidP="005E47A7">
      <w:pPr>
        <w:rPr>
          <w:del w:id="2376" w:author="Sarah Thomas" w:date="2014-03-03T14:10:00Z"/>
        </w:rPr>
      </w:pPr>
      <w:del w:id="2377"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378" w:author="Sarah Thomas" w:date="2014-03-03T14:10:00Z"/>
        </w:rPr>
      </w:pPr>
      <w:del w:id="2379"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380" w:author="Sarah Thomas" w:date="2014-03-03T14:10:00Z"/>
        </w:rPr>
      </w:pPr>
      <w:del w:id="2381"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382" w:author="Sarah Thomas" w:date="2014-02-05T07:19:00Z"/>
        </w:rPr>
      </w:pPr>
      <w:del w:id="2383"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384" w:author="Sarah Thomas" w:date="2014-03-03T14:10:00Z"/>
        </w:rPr>
      </w:pPr>
      <w:del w:id="2385"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386" w:author="Sarah Thomas" w:date="2014-03-03T14:10:00Z"/>
        </w:rPr>
      </w:pPr>
      <w:del w:id="2387"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388" w:author="Sarah Thomas" w:date="2014-03-03T14:10:00Z"/>
        </w:rPr>
      </w:pPr>
      <w:del w:id="2389"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390" w:author="Sarah Thomas" w:date="2014-03-03T14:10:00Z"/>
        </w:rPr>
      </w:pPr>
      <w:del w:id="2391"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392" w:author="Sarah Thomas" w:date="2014-03-03T14:10:00Z"/>
        </w:rPr>
      </w:pPr>
      <w:del w:id="2393"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394" w:author="Sarah Thomas" w:date="2014-03-03T14:10:00Z"/>
        </w:rPr>
      </w:pPr>
      <w:del w:id="2395"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396" w:author="Sarah Thomas" w:date="2014-03-03T14:10:00Z"/>
        </w:rPr>
      </w:pPr>
      <w:del w:id="2397"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398" w:author="Sarah Thomas" w:date="2014-03-03T14:10:00Z"/>
        </w:rPr>
      </w:pPr>
      <w:del w:id="2399" w:author="Sarah Thomas" w:date="2014-03-03T14:10:00Z">
        <w:r w:rsidDel="00F15707">
          <w:delText>Security</w:delText>
        </w:r>
      </w:del>
    </w:p>
    <w:p w14:paraId="5B3189B5" w14:textId="60EAC9D7" w:rsidR="0009690E" w:rsidDel="00F15707" w:rsidRDefault="0009690E" w:rsidP="0097380A">
      <w:pPr>
        <w:rPr>
          <w:del w:id="2400" w:author="Sarah Thomas" w:date="2014-03-03T14:10:00Z"/>
        </w:rPr>
      </w:pPr>
      <w:del w:id="2401"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402" w:author="Sarah Thomas" w:date="2014-03-03T14:10:00Z"/>
        </w:rPr>
      </w:pPr>
      <w:del w:id="2403"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404" w:author="Sarah Thomas" w:date="2014-03-03T14:10:00Z"/>
        </w:rPr>
      </w:pPr>
      <w:del w:id="2405" w:author="Sarah Thomas" w:date="2014-02-05T07:20:00Z">
        <w:r w:rsidDel="003D18C6">
          <w:delText>The part where</w:delText>
        </w:r>
      </w:del>
      <w:del w:id="2406" w:author="Sarah Thomas" w:date="2014-03-03T14:10:00Z">
        <w:r w:rsidDel="00F15707">
          <w:delText xml:space="preserve"> third party authentication is used</w:delText>
        </w:r>
      </w:del>
      <w:del w:id="2407" w:author="Sarah Thomas" w:date="2014-02-05T07:20:00Z">
        <w:r w:rsidDel="003D18C6">
          <w:delText xml:space="preserve"> for the system</w:delText>
        </w:r>
      </w:del>
      <w:del w:id="2408" w:author="Sarah Thomas" w:date="2014-03-03T14:10:00Z">
        <w:r w:rsidDel="00F15707">
          <w:delText xml:space="preserve">, such as </w:delText>
        </w:r>
      </w:del>
      <w:del w:id="2409" w:author="Sarah Thomas" w:date="2014-02-05T07:20:00Z">
        <w:r w:rsidDel="003D18C6">
          <w:delText xml:space="preserve">using </w:delText>
        </w:r>
      </w:del>
      <w:del w:id="2410"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411" w:author="Sarah Thomas" w:date="2014-03-03T14:10:00Z"/>
        </w:rPr>
      </w:pPr>
      <w:del w:id="2412"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413" w:author="Sarah Thomas" w:date="2014-03-03T14:10:00Z"/>
        </w:rPr>
      </w:pPr>
      <w:del w:id="2414" w:author="Sarah Thomas" w:date="2014-03-03T14:10:00Z">
        <w:r w:rsidDel="00F15707">
          <w:delText xml:space="preserve">Data validation should be </w:delText>
        </w:r>
      </w:del>
      <w:del w:id="2415" w:author="Sarah Thomas" w:date="2014-02-05T07:21:00Z">
        <w:r w:rsidDel="003D18C6">
          <w:delText xml:space="preserve">done </w:delText>
        </w:r>
      </w:del>
      <w:del w:id="2416" w:author="Sarah Thomas" w:date="2014-02-05T07:22:00Z">
        <w:r w:rsidDel="003D18C6">
          <w:delText>to</w:delText>
        </w:r>
      </w:del>
      <w:del w:id="2417" w:author="Sarah Thomas" w:date="2014-03-03T14:10:00Z">
        <w:r w:rsidDel="00F15707">
          <w:delText xml:space="preserve"> all </w:delText>
        </w:r>
      </w:del>
      <w:del w:id="2418" w:author="Sarah Thomas" w:date="2014-02-05T07:22:00Z">
        <w:r w:rsidDel="003D18C6">
          <w:delText xml:space="preserve">web </w:delText>
        </w:r>
      </w:del>
      <w:del w:id="2419" w:author="Sarah Thomas" w:date="2014-03-03T14:10:00Z">
        <w:r w:rsidDel="00F15707">
          <w:delText>forms use</w:delText>
        </w:r>
      </w:del>
      <w:del w:id="2420" w:author="Sarah Thomas" w:date="2014-02-05T07:21:00Z">
        <w:r w:rsidDel="003D18C6">
          <w:delText>s</w:delText>
        </w:r>
      </w:del>
      <w:del w:id="2421" w:author="Sarah Thomas" w:date="2014-03-03T14:10:00Z">
        <w:r w:rsidDel="00F15707">
          <w:delText xml:space="preserve"> by the website prior processing and committing them to the database</w:delText>
        </w:r>
      </w:del>
      <w:del w:id="2422" w:author="Sarah Thomas" w:date="2014-02-05T07:21:00Z">
        <w:r w:rsidDel="003D18C6">
          <w:delText xml:space="preserve"> of the website</w:delText>
        </w:r>
      </w:del>
      <w:del w:id="2423" w:author="Sarah Thomas" w:date="2014-03-03T14:10:00Z">
        <w:r w:rsidDel="00F15707">
          <w:delText>.</w:delText>
        </w:r>
      </w:del>
    </w:p>
    <w:p w14:paraId="1AD32887" w14:textId="2412E5CF" w:rsidR="00347A50" w:rsidDel="00F15707" w:rsidRDefault="00347A50" w:rsidP="00F0790D">
      <w:pPr>
        <w:pStyle w:val="Heading4"/>
        <w:rPr>
          <w:del w:id="2424" w:author="Sarah Thomas" w:date="2014-03-03T14:10:00Z"/>
        </w:rPr>
      </w:pPr>
      <w:del w:id="2425" w:author="Sarah Thomas" w:date="2014-03-03T14:10:00Z">
        <w:r w:rsidDel="00F15707">
          <w:delText>Protection</w:delText>
        </w:r>
      </w:del>
    </w:p>
    <w:p w14:paraId="25FFC684" w14:textId="0564EE55" w:rsidR="00347A50" w:rsidDel="00F15707" w:rsidRDefault="0009690E" w:rsidP="0097380A">
      <w:pPr>
        <w:rPr>
          <w:del w:id="2426" w:author="Sarah Thomas" w:date="2014-03-03T14:10:00Z"/>
        </w:rPr>
      </w:pPr>
      <w:del w:id="2427"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428" w:author="Sarah Thomas" w:date="2014-03-03T14:10:00Z"/>
        </w:rPr>
      </w:pPr>
      <w:del w:id="2429"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430" w:author="Sarah Thomas" w:date="2014-03-03T14:10:00Z"/>
        </w:rPr>
      </w:pPr>
      <w:del w:id="2431" w:author="Sarah Thomas" w:date="2014-03-03T14:10:00Z">
        <w:r w:rsidDel="00F15707">
          <w:delText>Data Management</w:delText>
        </w:r>
      </w:del>
    </w:p>
    <w:p w14:paraId="75A16816" w14:textId="6311C543" w:rsidR="00C76F2E" w:rsidDel="00F15707" w:rsidRDefault="00C76F2E" w:rsidP="0097380A">
      <w:pPr>
        <w:rPr>
          <w:del w:id="2432" w:author="Sarah Thomas" w:date="2014-03-03T14:10:00Z"/>
        </w:rPr>
      </w:pPr>
      <w:del w:id="2433"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434" w:author="Sarah Thomas" w:date="2014-03-03T14:10:00Z"/>
        </w:rPr>
      </w:pPr>
      <w:del w:id="2435"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436" w:author="Sarah Thomas" w:date="2014-03-03T14:10:00Z"/>
        </w:rPr>
      </w:pPr>
      <w:bookmarkStart w:id="2437" w:name="_Toc253043813"/>
      <w:del w:id="2438" w:author="Sarah Thomas" w:date="2014-03-03T14:10:00Z">
        <w:r w:rsidDel="00F15707">
          <w:delText>Class Diagram</w:delText>
        </w:r>
        <w:bookmarkEnd w:id="2437"/>
      </w:del>
    </w:p>
    <w:p w14:paraId="3D7FED52" w14:textId="4991C33A" w:rsidR="00A57983" w:rsidDel="00F15707" w:rsidRDefault="00A57983" w:rsidP="008D0C79">
      <w:pPr>
        <w:pStyle w:val="BodyText"/>
        <w:rPr>
          <w:del w:id="2439" w:author="Sarah Thomas" w:date="2014-03-03T14:10:00Z"/>
        </w:rPr>
      </w:pPr>
      <w:del w:id="2440"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441" w:author="Sarah Thomas" w:date="2014-03-03T14:10:00Z"/>
        </w:rPr>
      </w:pPr>
      <w:del w:id="2442"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443" w:author="Sarah Thomas" w:date="2014-03-03T14:10:00Z"/>
        </w:rPr>
      </w:pPr>
      <w:del w:id="2444"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2</w:delText>
        </w:r>
        <w:r w:rsidR="00246E0B" w:rsidDel="00F15707">
          <w:rPr>
            <w:noProof/>
          </w:rPr>
          <w:fldChar w:fldCharType="end"/>
        </w:r>
        <w:r w:rsidDel="00F15707">
          <w:delText xml:space="preserve"> - Class Diagram</w:delText>
        </w:r>
      </w:del>
    </w:p>
    <w:p w14:paraId="5DBD91D8" w14:textId="393BFB42" w:rsidR="00A57983" w:rsidRPr="00A57983" w:rsidDel="00F15707" w:rsidRDefault="00A57983" w:rsidP="00A57983">
      <w:pPr>
        <w:rPr>
          <w:del w:id="2445" w:author="Sarah Thomas" w:date="2014-03-03T14:10:00Z"/>
        </w:rPr>
      </w:pPr>
      <w:del w:id="2446" w:author="Sarah Thomas" w:date="2014-03-03T14:10:00Z">
        <w:r w:rsidDel="00F15707">
          <w:delText xml:space="preserve"> </w:delText>
        </w:r>
      </w:del>
    </w:p>
    <w:p w14:paraId="24A0579C" w14:textId="4D501929" w:rsidR="00A5192B" w:rsidRPr="00F0790D" w:rsidDel="00F15707" w:rsidRDefault="005C63CB" w:rsidP="00F0790D">
      <w:pPr>
        <w:pStyle w:val="Heading1"/>
        <w:rPr>
          <w:del w:id="2447" w:author="Sarah Thomas" w:date="2014-03-03T14:10:00Z"/>
          <w:rFonts w:cs="Times New Roman"/>
          <w:szCs w:val="24"/>
          <w:highlight w:val="lightGray"/>
        </w:rPr>
      </w:pPr>
      <w:bookmarkStart w:id="2448" w:name="_Toc253043814"/>
      <w:bookmarkStart w:id="2449" w:name="_Ref253124777"/>
      <w:del w:id="2450" w:author="Sarah Thomas" w:date="2014-03-03T14:10:00Z">
        <w:r w:rsidRPr="00A5192B" w:rsidDel="00F15707">
          <w:delText>Testing Schedule</w:delText>
        </w:r>
        <w:bookmarkEnd w:id="2448"/>
        <w:bookmarkEnd w:id="2449"/>
      </w:del>
    </w:p>
    <w:p w14:paraId="3A645AF6" w14:textId="3F5E2D81" w:rsidR="00EE5885" w:rsidRPr="00F0790D" w:rsidDel="00F15707" w:rsidRDefault="00EE5885" w:rsidP="00F0790D">
      <w:pPr>
        <w:pStyle w:val="Heading2"/>
        <w:rPr>
          <w:del w:id="2451" w:author="Sarah Thomas" w:date="2014-03-03T14:10:00Z"/>
        </w:rPr>
      </w:pPr>
      <w:del w:id="2452" w:author="Sarah Thomas" w:date="2014-03-03T14:10:00Z">
        <w:r w:rsidRPr="00F0790D" w:rsidDel="00F15707">
          <w:delText>Methods</w:delText>
        </w:r>
      </w:del>
    </w:p>
    <w:p w14:paraId="637FAEAC" w14:textId="1849D0E4" w:rsidR="00B343D7" w:rsidDel="00F15707" w:rsidRDefault="00DE7CD8" w:rsidP="00F0790D">
      <w:pPr>
        <w:pStyle w:val="BodyText"/>
        <w:rPr>
          <w:del w:id="2453" w:author="Sarah Thomas" w:date="2014-03-03T14:10:00Z"/>
        </w:rPr>
      </w:pPr>
      <w:del w:id="2454"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455" w:author="Sarah Thomas" w:date="2014-03-03T14:10:00Z"/>
        </w:rPr>
      </w:pPr>
      <w:del w:id="2456"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457" w:author="Sarah Thomas" w:date="2014-03-03T14:10:00Z"/>
        </w:rPr>
      </w:pPr>
      <w:del w:id="2458"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459" w:author="Sarah Thomas" w:date="2014-03-03T14:10:00Z"/>
        </w:rPr>
      </w:pPr>
      <w:del w:id="2460"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461" w:author="Sarah Thomas" w:date="2014-03-03T14:10:00Z"/>
        </w:rPr>
      </w:pPr>
      <w:del w:id="2462"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463" w:author="Sarah Thomas" w:date="2014-03-03T14:10:00Z"/>
        </w:rPr>
      </w:pPr>
      <w:del w:id="2464" w:author="Sarah Thomas" w:date="2014-03-03T14:10:00Z">
        <w:r w:rsidDel="00F15707">
          <w:delText>Test case</w:delText>
        </w:r>
      </w:del>
    </w:p>
    <w:p w14:paraId="7DEAE528" w14:textId="728F9D51" w:rsidR="00EE5885" w:rsidDel="00F15707" w:rsidRDefault="00EE5885" w:rsidP="00F0790D">
      <w:pPr>
        <w:rPr>
          <w:del w:id="2465" w:author="Sarah Thomas" w:date="2014-03-03T14:10:00Z"/>
        </w:rPr>
      </w:pPr>
      <w:del w:id="2466"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467" w:author="Sarah Thomas" w:date="2014-03-03T14:10:00Z"/>
        </w:rPr>
      </w:pPr>
      <w:del w:id="2468"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469" w:author="Sarah Thomas" w:date="2014-03-03T14:10:00Z"/>
        </w:rPr>
      </w:pPr>
      <w:del w:id="2470"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471" w:author="Sarah Thomas" w:date="2014-03-03T14:10:00Z"/>
        </w:rPr>
      </w:pPr>
      <w:del w:id="2472"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473" w:author="Sarah Thomas" w:date="2014-03-03T14:10:00Z"/>
        </w:rPr>
      </w:pPr>
      <w:del w:id="2474" w:author="Sarah Thomas" w:date="2014-02-05T07:24:00Z">
        <w:r w:rsidDel="003D18C6">
          <w:delText xml:space="preserve">Inter </w:delText>
        </w:r>
      </w:del>
      <w:del w:id="2475"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476" w:author="Sarah Thomas" w:date="2014-03-03T14:10:00Z"/>
        </w:rPr>
      </w:pPr>
      <w:del w:id="2477"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478" w:author="Sarah Thomas" w:date="2014-03-03T14:10:00Z"/>
        </w:rPr>
      </w:pPr>
      <w:del w:id="2479" w:author="Sarah Thomas" w:date="2014-03-03T14:10:00Z">
        <w:r w:rsidDel="00F15707">
          <w:delText>Managing ventures</w:delText>
        </w:r>
      </w:del>
    </w:p>
    <w:p w14:paraId="55DCE284" w14:textId="04165A6C" w:rsidR="00894DBA" w:rsidDel="00F15707" w:rsidRDefault="00894DBA" w:rsidP="00F0790D">
      <w:pPr>
        <w:pStyle w:val="BodyText"/>
        <w:rPr>
          <w:del w:id="2480" w:author="Sarah Thomas" w:date="2014-03-03T14:10:00Z"/>
        </w:rPr>
      </w:pPr>
      <w:del w:id="2481"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482" w:author="Sarah Thomas" w:date="2014-03-03T14:10:00Z"/>
        </w:rPr>
      </w:pPr>
      <w:del w:id="2483"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484" w:author="Sarah Thomas" w:date="2014-03-03T14:10:00Z"/>
        </w:rPr>
      </w:pPr>
      <w:del w:id="2485"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486" w:author="Sarah Thomas" w:date="2014-03-03T14:10:00Z"/>
        </w:rPr>
      </w:pPr>
      <w:del w:id="2487"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488" w:author="Sarah Thomas" w:date="2014-03-03T14:10:00Z"/>
        </w:rPr>
      </w:pPr>
      <w:del w:id="2489"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490" w:author="Sarah Thomas" w:date="2014-03-03T14:10:00Z"/>
        </w:rPr>
      </w:pPr>
      <w:del w:id="2491"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492" w:author="Sarah Thomas" w:date="2014-03-03T14:10:00Z"/>
        </w:rPr>
      </w:pPr>
      <w:del w:id="2493"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494" w:author="Sarah Thomas" w:date="2014-03-03T14:10:00Z"/>
        </w:rPr>
      </w:pPr>
      <w:del w:id="2495"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496" w:author="Sarah Thomas" w:date="2014-03-03T14:10:00Z"/>
        </w:rPr>
      </w:pPr>
      <w:del w:id="2497"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498" w:author="Sarah Thomas" w:date="2014-03-03T14:10:00Z"/>
        </w:rPr>
      </w:pPr>
      <w:del w:id="2499"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500" w:author="Sarah Thomas" w:date="2014-03-03T14:10:00Z"/>
        </w:rPr>
      </w:pPr>
      <w:del w:id="2501"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502" w:author="Sarah Thomas" w:date="2014-03-03T14:10:00Z"/>
        </w:rPr>
      </w:pPr>
      <w:del w:id="2503"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504" w:author="Sarah Thomas" w:date="2014-03-03T14:10:00Z"/>
        </w:rPr>
      </w:pPr>
      <w:del w:id="2505"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506" w:author="Sarah Thomas" w:date="2014-03-03T14:10:00Z"/>
        </w:rPr>
      </w:pPr>
      <w:del w:id="2507"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508" w:author="Sarah Thomas" w:date="2014-03-03T14:10:00Z"/>
        </w:rPr>
      </w:pPr>
      <w:del w:id="2509"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510" w:author="Sarah Thomas" w:date="2014-03-03T14:10:00Z"/>
        </w:rPr>
      </w:pPr>
      <w:del w:id="2511"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512" w:author="Sarah Thomas" w:date="2014-03-03T14:10:00Z"/>
        </w:rPr>
      </w:pPr>
      <w:del w:id="2513"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514" w:author="Sarah Thomas" w:date="2014-03-03T14:10:00Z"/>
        </w:rPr>
      </w:pPr>
      <w:del w:id="2515"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516" w:author="Sarah Thomas" w:date="2014-03-03T14:10:00Z"/>
        </w:rPr>
      </w:pPr>
      <w:del w:id="2517"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518" w:author="Sarah Thomas" w:date="2014-03-03T14:10:00Z"/>
        </w:rPr>
      </w:pPr>
      <w:del w:id="2519"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520" w:author="Sarah Thomas" w:date="2014-03-03T14:10:00Z"/>
        </w:rPr>
      </w:pPr>
      <w:del w:id="2521" w:author="Sarah Thomas" w:date="2014-03-03T14:10:00Z">
        <w:r w:rsidDel="00F15707">
          <w:delText xml:space="preserve">Non-Functional Requirements </w:delText>
        </w:r>
      </w:del>
      <w:del w:id="2522" w:author="Sarah Thomas" w:date="2014-02-05T07:26:00Z">
        <w:r w:rsidDel="00550D17">
          <w:delText xml:space="preserve">are </w:delText>
        </w:r>
      </w:del>
      <w:del w:id="2523" w:author="Sarah Thomas" w:date="2014-03-03T14:10:00Z">
        <w:r w:rsidDel="00F15707">
          <w:delText xml:space="preserve">handle </w:delText>
        </w:r>
      </w:del>
      <w:del w:id="2524" w:author="Sarah Thomas" w:date="2014-02-05T07:26:00Z">
        <w:r w:rsidDel="00550D17">
          <w:delText xml:space="preserve">using </w:delText>
        </w:r>
      </w:del>
      <w:del w:id="2525" w:author="Sarah Thomas" w:date="2014-03-03T14:10:00Z">
        <w:r w:rsidDel="00F15707">
          <w:delText xml:space="preserve">acceptance testing and most of the testing for all case </w:delText>
        </w:r>
      </w:del>
      <w:del w:id="2526" w:author="Sarah Thomas" w:date="2014-02-05T07:27:00Z">
        <w:r w:rsidDel="00550D17">
          <w:delText>are done</w:delText>
        </w:r>
      </w:del>
      <w:del w:id="2527" w:author="Sarah Thomas" w:date="2014-03-03T14:10:00Z">
        <w:r w:rsidDel="00F15707">
          <w:delText xml:space="preserve"> using black-box method </w:delText>
        </w:r>
      </w:del>
      <w:del w:id="2528" w:author="Sarah Thomas" w:date="2014-02-05T07:27:00Z">
        <w:r w:rsidDel="00550D17">
          <w:delText>since unit</w:delText>
        </w:r>
      </w:del>
      <w:del w:id="2529" w:author="Sarah Thomas" w:date="2014-03-03T14:10:00Z">
        <w:r w:rsidDel="00F15707">
          <w:delText xml:space="preserve">-testing will test the code for known variable </w:delText>
        </w:r>
      </w:del>
      <w:del w:id="2530" w:author="Sarah Thomas" w:date="2014-02-05T07:28:00Z">
        <w:r w:rsidDel="00550D17">
          <w:delText>as in</w:delText>
        </w:r>
      </w:del>
      <w:del w:id="2531" w:author="Sarah Thomas" w:date="2014-03-03T14:10:00Z">
        <w:r w:rsidDel="00F15707">
          <w:delText xml:space="preserve"> white-box method.</w:delText>
        </w:r>
      </w:del>
    </w:p>
    <w:p w14:paraId="265C0324" w14:textId="3D2D9F23" w:rsidR="00E005D3" w:rsidDel="00F15707" w:rsidRDefault="00E005D3" w:rsidP="00F0790D">
      <w:pPr>
        <w:pStyle w:val="Heading2"/>
        <w:rPr>
          <w:del w:id="2532" w:author="Sarah Thomas" w:date="2014-03-03T14:10:00Z"/>
        </w:rPr>
      </w:pPr>
      <w:del w:id="2533" w:author="Sarah Thomas" w:date="2014-03-03T14:10:00Z">
        <w:r w:rsidDel="00F15707">
          <w:delText>Schedule</w:delText>
        </w:r>
      </w:del>
    </w:p>
    <w:p w14:paraId="06464B66" w14:textId="1E21A56D" w:rsidR="00E005D3" w:rsidDel="00F15707" w:rsidRDefault="00E005D3" w:rsidP="00F0790D">
      <w:pPr>
        <w:rPr>
          <w:del w:id="2534" w:author="Sarah Thomas" w:date="2014-03-03T14:10:00Z"/>
        </w:rPr>
      </w:pPr>
      <w:del w:id="2535" w:author="Sarah Thomas" w:date="2014-03-03T14:10:00Z">
        <w:r w:rsidDel="00F15707">
          <w:delText>Based on the Gantt chart found under Appendix 4.3, different type of testing method</w:delText>
        </w:r>
      </w:del>
      <w:del w:id="2536" w:author="Sarah Thomas" w:date="2014-02-05T07:28:00Z">
        <w:r w:rsidDel="00550D17">
          <w:delText xml:space="preserve"> </w:delText>
        </w:r>
      </w:del>
      <w:del w:id="2537" w:author="Sarah Thomas" w:date="2014-03-03T14:10:00Z">
        <w:r w:rsidDel="00F15707">
          <w:delText xml:space="preserve">will be </w:delText>
        </w:r>
      </w:del>
      <w:del w:id="2538" w:author="Sarah Thomas" w:date="2014-02-05T07:28:00Z">
        <w:r w:rsidDel="00550D17">
          <w:delText xml:space="preserve">done </w:delText>
        </w:r>
      </w:del>
      <w:del w:id="2539"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540" w:author="Sarah Thomas" w:date="2014-02-05T07:30:00Z"/>
        </w:rPr>
        <w:pPrChange w:id="2541" w:author="Sarah Thomas" w:date="2014-02-05T07:30:00Z">
          <w:pPr/>
        </w:pPrChange>
      </w:pPr>
      <w:del w:id="2542"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543" w:author="Sarah Thomas" w:date="2014-02-05T07:29:00Z"/>
        </w:rPr>
        <w:pPrChange w:id="2544" w:author="Sarah Thomas" w:date="2014-02-05T07:29:00Z">
          <w:pPr/>
        </w:pPrChange>
      </w:pPr>
      <w:del w:id="2545"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546" w:author="Sarah Thomas" w:date="2014-03-03T14:10:00Z"/>
        </w:rPr>
        <w:pPrChange w:id="2547" w:author="Sarah Thomas" w:date="2014-02-05T07:29:00Z">
          <w:pPr/>
        </w:pPrChange>
      </w:pPr>
      <w:del w:id="2548"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549" w:author="Sarah Thomas" w:date="2014-03-03T14:10:00Z"/>
        </w:rPr>
        <w:pPrChange w:id="2550" w:author="Sarah Thomas" w:date="2014-02-05T07:29:00Z">
          <w:pPr/>
        </w:pPrChange>
      </w:pPr>
      <w:del w:id="2551"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552" w:author="Sarah Thomas" w:date="2014-03-03T14:10:00Z"/>
        </w:rPr>
      </w:pPr>
    </w:p>
    <w:p w14:paraId="44AF33CF" w14:textId="7F73550A" w:rsidR="00E005D3" w:rsidRPr="00F0790D" w:rsidDel="00550D17" w:rsidRDefault="00E005D3" w:rsidP="00F0790D">
      <w:pPr>
        <w:pStyle w:val="BodyText"/>
        <w:rPr>
          <w:del w:id="2553" w:author="Sarah Thomas" w:date="2014-02-05T07:30:00Z"/>
        </w:rPr>
      </w:pPr>
      <w:del w:id="2554"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555" w:author="Sarah Thomas" w:date="2014-03-03T14:10:00Z"/>
        </w:rPr>
      </w:pPr>
      <w:del w:id="2556"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557" w:author="Sarah Thomas" w:date="2014-03-03T14:10:00Z"/>
        </w:rPr>
      </w:pPr>
      <w:del w:id="2558" w:author="Sarah Thomas" w:date="2014-03-03T14:10:00Z">
        <w:r w:rsidDel="00F15707">
          <w:delText>Summary</w:delText>
        </w:r>
      </w:del>
    </w:p>
    <w:p w14:paraId="1D76366B" w14:textId="52FBCC4E" w:rsidR="00E005D3" w:rsidDel="00F15707" w:rsidRDefault="00E005D3" w:rsidP="00F0790D">
      <w:pPr>
        <w:pStyle w:val="BodyText"/>
        <w:rPr>
          <w:del w:id="2559" w:author="Sarah Thomas" w:date="2014-03-03T14:10:00Z"/>
        </w:rPr>
      </w:pPr>
      <w:del w:id="2560"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561" w:author="Sarah Thomas" w:date="2014-03-03T14:10:00Z"/>
        </w:rPr>
      </w:pPr>
      <w:del w:id="2562"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563" w:author="Sarah Thomas" w:date="2014-03-03T14:10:00Z"/>
        </w:rPr>
      </w:pPr>
      <w:del w:id="2564"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565" w:author="Sarah Thomas" w:date="2014-03-03T14:10:00Z"/>
        </w:rPr>
      </w:pPr>
      <w:del w:id="2566"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567" w:author="Sarah Thomas" w:date="2014-03-03T14:10:00Z"/>
        </w:rPr>
      </w:pPr>
      <w:del w:id="2568"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569" w:author="Sarah Thomas" w:date="2014-03-03T14:10:00Z"/>
        </w:rPr>
      </w:pPr>
      <w:del w:id="2570"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571" w:author="Sarah Thomas" w:date="2014-03-03T14:10:00Z"/>
        </w:rPr>
      </w:pPr>
      <w:del w:id="2572"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573" w:author="Sarah Thomas" w:date="2014-03-03T14:10:00Z"/>
        </w:rPr>
      </w:pPr>
      <w:del w:id="2574"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575" w:author="Sarah Thomas" w:date="2014-03-03T14:10:00Z"/>
        </w:rPr>
      </w:pPr>
      <w:del w:id="2576"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577" w:author="Sarah Thomas" w:date="2014-03-03T14:10:00Z"/>
        </w:rPr>
      </w:pPr>
      <w:del w:id="2578"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579" w:author="Sarah Thomas" w:date="2014-03-03T14:10:00Z"/>
        </w:rPr>
      </w:pPr>
      <w:del w:id="2580"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581" w:author="Sarah Thomas" w:date="2014-03-03T14:10:00Z"/>
        </w:rPr>
      </w:pPr>
      <w:del w:id="2582"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583" w:author="Sarah Thomas" w:date="2014-03-03T14:10:00Z"/>
        </w:rPr>
      </w:pPr>
      <w:del w:id="2584"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585" w:author="Sarah Thomas" w:date="2014-03-03T14:10:00Z"/>
        </w:rPr>
      </w:pPr>
      <w:del w:id="2586"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587" w:author="Sarah Thomas" w:date="2014-03-03T14:10:00Z"/>
        </w:rPr>
      </w:pPr>
      <w:del w:id="2588"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589" w:author="Sarah Thomas" w:date="2014-03-03T14:10:00Z"/>
        </w:rPr>
      </w:pPr>
      <w:del w:id="2590"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591" w:author="Sarah Thomas" w:date="2014-03-03T14:10:00Z"/>
        </w:rPr>
      </w:pPr>
      <w:del w:id="2592"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593" w:author="Sarah Thomas" w:date="2014-03-03T14:10:00Z"/>
        </w:rPr>
      </w:pPr>
      <w:del w:id="2594"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595" w:author="Sarah Thomas" w:date="2014-03-03T14:10:00Z"/>
        </w:rPr>
      </w:pPr>
      <w:del w:id="2596"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597" w:author="Sarah Thomas" w:date="2014-03-03T14:10:00Z"/>
        </w:rPr>
      </w:pPr>
      <w:del w:id="2598"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599" w:author="Sarah Thomas" w:date="2014-03-03T14:10:00Z"/>
        </w:rPr>
      </w:pPr>
      <w:del w:id="2600"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601" w:author="Sarah Thomas" w:date="2014-03-03T14:10:00Z"/>
        </w:rPr>
      </w:pPr>
      <w:del w:id="2602"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603" w:author="Sarah Thomas" w:date="2014-03-03T14:10:00Z"/>
        </w:rPr>
      </w:pPr>
      <w:del w:id="2604"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605" w:author="Sarah Thomas" w:date="2014-03-03T14:10:00Z"/>
        </w:rPr>
      </w:pPr>
      <w:del w:id="2606"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607" w:author="Sarah Thomas" w:date="2014-03-03T14:10:00Z"/>
        </w:rPr>
      </w:pPr>
      <w:del w:id="2608"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609" w:author="Sarah Thomas" w:date="2014-03-03T14:10:00Z"/>
        </w:rPr>
      </w:pPr>
      <w:del w:id="2610"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611" w:author="Sarah Thomas" w:date="2014-03-03T14:10:00Z"/>
        </w:rPr>
      </w:pPr>
      <w:del w:id="2612"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613" w:author="Sarah Thomas" w:date="2014-03-03T14:10:00Z"/>
        </w:rPr>
      </w:pPr>
      <w:del w:id="2614"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615" w:author="Sarah Thomas" w:date="2014-03-03T14:10:00Z"/>
        </w:rPr>
      </w:pPr>
      <w:del w:id="2616"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617" w:author="Sarah Thomas" w:date="2014-03-03T14:10:00Z"/>
        </w:rPr>
      </w:pPr>
      <w:del w:id="2618"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619" w:author="Sarah Thomas" w:date="2014-03-03T14:10:00Z"/>
        </w:rPr>
      </w:pPr>
      <w:del w:id="2620"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621" w:author="Sarah Thomas" w:date="2014-03-03T14:10:00Z"/>
        </w:rPr>
      </w:pPr>
      <w:del w:id="2622"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623" w:author="Sarah Thomas" w:date="2014-03-03T14:10:00Z"/>
        </w:rPr>
      </w:pPr>
      <w:del w:id="2624"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625" w:author="Sarah Thomas" w:date="2014-03-03T14:10:00Z"/>
        </w:rPr>
      </w:pPr>
      <w:del w:id="2626"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627" w:author="Sarah Thomas" w:date="2014-03-03T14:10:00Z"/>
        </w:rPr>
      </w:pPr>
      <w:del w:id="2628"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629" w:author="Sarah Thomas" w:date="2014-03-03T14:14:00Z"/>
        </w:rPr>
      </w:pPr>
      <w:del w:id="2630" w:author="Sarah Thomas" w:date="2014-03-03T14:14:00Z">
        <w:r w:rsidDel="00F15707">
          <w:br w:type="page"/>
        </w:r>
      </w:del>
    </w:p>
    <w:p w14:paraId="1B6EC480" w14:textId="0375239E" w:rsidR="001E34AB" w:rsidRDefault="001E34AB" w:rsidP="00F0790D">
      <w:pPr>
        <w:pStyle w:val="Heading1"/>
        <w:rPr>
          <w:ins w:id="2631" w:author="Sarah Thomas" w:date="2014-03-03T14:11:00Z"/>
        </w:rPr>
      </w:pPr>
      <w:bookmarkStart w:id="2632" w:name="_Toc253043815"/>
      <w:bookmarkStart w:id="2633" w:name="_Ref253124635"/>
      <w:bookmarkStart w:id="2634" w:name="_Toc255483852"/>
      <w:r w:rsidRPr="001E34AB">
        <w:t>Appendices</w:t>
      </w:r>
      <w:bookmarkEnd w:id="2632"/>
      <w:bookmarkEnd w:id="2633"/>
      <w:bookmarkEnd w:id="2634"/>
    </w:p>
    <w:p w14:paraId="3E453ADD" w14:textId="1090E407" w:rsidR="00766C26" w:rsidRPr="00FB0B3E" w:rsidRDefault="00F15707">
      <w:pPr>
        <w:pStyle w:val="Heading2"/>
        <w:rPr>
          <w:ins w:id="2635" w:author="Sarah Thomas" w:date="2014-03-03T14:22:00Z"/>
        </w:rPr>
        <w:pPrChange w:id="2636" w:author="Sarah Thomas" w:date="2014-03-03T14:22:00Z">
          <w:pPr>
            <w:widowControl w:val="0"/>
            <w:autoSpaceDE w:val="0"/>
            <w:autoSpaceDN w:val="0"/>
            <w:adjustRightInd w:val="0"/>
          </w:pPr>
        </w:pPrChange>
      </w:pPr>
      <w:bookmarkStart w:id="2637" w:name="_Toc255483853"/>
      <w:ins w:id="2638" w:author="Sarah Thomas" w:date="2014-03-03T14:11:00Z">
        <w:r w:rsidRPr="00812194">
          <w:t>User Documentation</w:t>
        </w:r>
      </w:ins>
      <w:bookmarkEnd w:id="2637"/>
    </w:p>
    <w:p w14:paraId="40CDA73D" w14:textId="77777777" w:rsidR="00766C26" w:rsidRPr="00766C26" w:rsidRDefault="00F15707">
      <w:pPr>
        <w:pStyle w:val="Heading2"/>
        <w:rPr>
          <w:ins w:id="2639" w:author="Sarah Thomas" w:date="2014-03-03T14:22:00Z"/>
          <w:sz w:val="24"/>
          <w:szCs w:val="24"/>
          <w:rPrChange w:id="2640" w:author="Sarah Thomas" w:date="2014-03-03T14:22:00Z">
            <w:rPr>
              <w:ins w:id="2641" w:author="Sarah Thomas" w:date="2014-03-03T14:22:00Z"/>
              <w:rFonts w:ascii="Times" w:hAnsi="Times" w:cs="Times"/>
              <w:sz w:val="30"/>
              <w:szCs w:val="30"/>
            </w:rPr>
          </w:rPrChange>
        </w:rPr>
        <w:pPrChange w:id="2642" w:author="Sarah Thomas" w:date="2014-03-03T14:22:00Z">
          <w:pPr>
            <w:widowControl w:val="0"/>
            <w:autoSpaceDE w:val="0"/>
            <w:autoSpaceDN w:val="0"/>
            <w:adjustRightInd w:val="0"/>
          </w:pPr>
        </w:pPrChange>
      </w:pPr>
      <w:bookmarkStart w:id="2643" w:name="_Toc255483854"/>
      <w:ins w:id="2644" w:author="Sarah Thomas" w:date="2014-03-03T14:11:00Z">
        <w:r w:rsidRPr="0073101D">
          <w:lastRenderedPageBreak/>
          <w:t> </w:t>
        </w:r>
        <w:r w:rsidRPr="002541FE">
          <w:t>B. Minutes of All Group Meetings + (possibly) others (details of design, tests, etc.)</w:t>
        </w:r>
        <w:bookmarkEnd w:id="2643"/>
        <w:r w:rsidRPr="002541FE">
          <w:t xml:space="preserve"> </w:t>
        </w:r>
      </w:ins>
    </w:p>
    <w:p w14:paraId="7FD9E9C6" w14:textId="2C959B37" w:rsidR="00F15707" w:rsidRPr="00FB0B3E" w:rsidRDefault="00F15707">
      <w:pPr>
        <w:pStyle w:val="Heading2"/>
        <w:rPr>
          <w:ins w:id="2645" w:author="Sarah Thomas" w:date="2014-03-03T14:11:00Z"/>
          <w:szCs w:val="24"/>
        </w:rPr>
        <w:pPrChange w:id="2646" w:author="Sarah Thomas" w:date="2014-03-03T14:22:00Z">
          <w:pPr>
            <w:widowControl w:val="0"/>
            <w:autoSpaceDE w:val="0"/>
            <w:autoSpaceDN w:val="0"/>
            <w:adjustRightInd w:val="0"/>
          </w:pPr>
        </w:pPrChange>
      </w:pPr>
      <w:bookmarkStart w:id="2647" w:name="_Toc255483855"/>
      <w:ins w:id="2648" w:author="Sarah Thomas" w:date="2014-03-03T14:11:00Z">
        <w:r w:rsidRPr="00812194">
          <w:t>C. Full Code Listing</w:t>
        </w:r>
        <w:bookmarkEnd w:id="2647"/>
      </w:ins>
    </w:p>
    <w:p w14:paraId="65EA5C72" w14:textId="77777777" w:rsidR="00F15707" w:rsidRPr="00766C26" w:rsidRDefault="00F15707">
      <w:pPr>
        <w:pStyle w:val="BodyText"/>
        <w:rPr>
          <w:ins w:id="2649" w:author="Sarah Thomas" w:date="2014-03-03T14:11:00Z"/>
          <w:rStyle w:val="Emphasis"/>
          <w:rPrChange w:id="2650" w:author="Sarah Thomas" w:date="2014-03-03T14:25:00Z">
            <w:rPr>
              <w:ins w:id="2651" w:author="Sarah Thomas" w:date="2014-03-03T14:11:00Z"/>
              <w:szCs w:val="24"/>
            </w:rPr>
          </w:rPrChange>
        </w:rPr>
        <w:pPrChange w:id="2652" w:author="Sarah Thomas" w:date="2014-03-03T14:24:00Z">
          <w:pPr>
            <w:widowControl w:val="0"/>
            <w:autoSpaceDE w:val="0"/>
            <w:autoSpaceDN w:val="0"/>
            <w:adjustRightInd w:val="0"/>
          </w:pPr>
        </w:pPrChange>
      </w:pPr>
      <w:ins w:id="2653" w:author="Sarah Thomas" w:date="2014-03-03T14:11:00Z">
        <w:r w:rsidRPr="00766C26">
          <w:rPr>
            <w:rStyle w:val="Emphasis"/>
            <w:highlight w:val="lightGray"/>
            <w:rPrChange w:id="2654"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2655" w:author="Sarah Thomas" w:date="2014-03-03T14:25:00Z">
              <w:rPr>
                <w:rFonts w:ascii="Times" w:hAnsi="Times" w:cs="Times"/>
                <w:sz w:val="30"/>
                <w:szCs w:val="30"/>
              </w:rPr>
            </w:rPrChange>
          </w:rPr>
          <w:t>well structured</w:t>
        </w:r>
        <w:proofErr w:type="gramEnd"/>
        <w:r w:rsidRPr="00766C26">
          <w:rPr>
            <w:rStyle w:val="Emphasis"/>
            <w:highlight w:val="lightGray"/>
            <w:rPrChange w:id="2656"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2657" w:author="Sarah Thomas" w:date="2014-03-03T14:11:00Z">
          <w:pPr>
            <w:pStyle w:val="Heading1"/>
          </w:pPr>
        </w:pPrChange>
      </w:pPr>
    </w:p>
    <w:p w14:paraId="45ECCA05" w14:textId="3E2C60D6" w:rsidR="00B04225" w:rsidDel="00F15707" w:rsidRDefault="00B04225" w:rsidP="00B04225">
      <w:pPr>
        <w:pStyle w:val="Heading2"/>
        <w:rPr>
          <w:del w:id="2658" w:author="Sarah Thomas" w:date="2014-03-03T14:11:00Z"/>
        </w:rPr>
      </w:pPr>
      <w:del w:id="2659" w:author="Sarah Thomas" w:date="2014-03-03T14:11:00Z">
        <w:r w:rsidDel="00F15707">
          <w:delText>Look and Feel</w:delText>
        </w:r>
      </w:del>
    </w:p>
    <w:p w14:paraId="18D68419" w14:textId="576D178D" w:rsidR="0028129D" w:rsidRPr="00F0790D" w:rsidDel="00F15707" w:rsidRDefault="00B04225" w:rsidP="00F0790D">
      <w:pPr>
        <w:rPr>
          <w:del w:id="2660" w:author="Sarah Thomas" w:date="2014-03-03T14:11:00Z"/>
        </w:rPr>
      </w:pPr>
      <w:del w:id="2661"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2662" w:author="Sarah Thomas" w:date="2014-03-03T14:11:00Z"/>
        </w:rPr>
      </w:pPr>
      <w:del w:id="2663"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15">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2664" w:author="Sarah Thomas" w:date="2014-03-03T14:11:00Z"/>
        </w:rPr>
      </w:pPr>
      <w:del w:id="2665" w:author="Sarah Thomas" w:date="2014-03-03T14:11: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3</w:delText>
        </w:r>
        <w:r w:rsidR="00246E0B" w:rsidDel="00F15707">
          <w:rPr>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2666" w:author="Sarah Thomas" w:date="2014-03-03T14:11:00Z"/>
        </w:rPr>
      </w:pPr>
      <w:del w:id="2667" w:author="Sarah Thomas" w:date="2014-03-03T14:11:00Z">
        <w:r w:rsidRPr="00B70B99" w:rsidDel="00F15707">
          <w:delText>Skill keyword ontology/hierarchy</w:delText>
        </w:r>
      </w:del>
    </w:p>
    <w:p w14:paraId="68239BEB" w14:textId="14749A5B" w:rsidR="009D6792" w:rsidDel="00F15707" w:rsidRDefault="009D6792" w:rsidP="009D6792">
      <w:pPr>
        <w:rPr>
          <w:del w:id="2668" w:author="Sarah Thomas" w:date="2014-03-03T14:11:00Z"/>
        </w:rPr>
      </w:pPr>
      <w:del w:id="2669"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2670" w:author="Sarah Thomas" w:date="2014-03-03T14:11:00Z"/>
        </w:trPr>
        <w:tc>
          <w:tcPr>
            <w:tcW w:w="2570" w:type="dxa"/>
          </w:tcPr>
          <w:p w14:paraId="61919019" w14:textId="6BA6740C" w:rsidR="00B70B99" w:rsidRPr="0060716E" w:rsidDel="00F15707" w:rsidRDefault="00B70B99" w:rsidP="00B70B99">
            <w:pPr>
              <w:jc w:val="center"/>
              <w:rPr>
                <w:del w:id="2671" w:author="Sarah Thomas" w:date="2014-03-03T14:11:00Z"/>
                <w:rFonts w:cs="Times New Roman"/>
                <w:b/>
                <w:color w:val="000000" w:themeColor="text1"/>
                <w:szCs w:val="24"/>
              </w:rPr>
            </w:pPr>
            <w:del w:id="2672"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2673" w:author="Sarah Thomas" w:date="2014-03-03T14:11:00Z"/>
                <w:rFonts w:cs="Times New Roman"/>
                <w:b/>
                <w:color w:val="000000" w:themeColor="text1"/>
                <w:szCs w:val="24"/>
              </w:rPr>
            </w:pPr>
            <w:del w:id="2674"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2675" w:author="Sarah Thomas" w:date="2014-03-03T14:11:00Z"/>
        </w:trPr>
        <w:tc>
          <w:tcPr>
            <w:tcW w:w="2570" w:type="dxa"/>
          </w:tcPr>
          <w:p w14:paraId="29C655DA" w14:textId="31B24DBB" w:rsidR="00B70B99" w:rsidRPr="0060716E" w:rsidDel="00F15707" w:rsidRDefault="00B70B99" w:rsidP="00B70B99">
            <w:pPr>
              <w:rPr>
                <w:del w:id="2676" w:author="Sarah Thomas" w:date="2014-03-03T14:11:00Z"/>
                <w:rFonts w:cs="Times New Roman"/>
                <w:color w:val="000000" w:themeColor="text1"/>
                <w:szCs w:val="24"/>
              </w:rPr>
            </w:pPr>
            <w:del w:id="2677"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2678" w:author="Sarah Thomas" w:date="2014-03-03T14:11:00Z"/>
                <w:rFonts w:cs="Times New Roman"/>
                <w:color w:val="000000" w:themeColor="text1"/>
                <w:szCs w:val="24"/>
              </w:rPr>
            </w:pPr>
            <w:del w:id="2679"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2680" w:author="Sarah Thomas" w:date="2014-03-03T14:11:00Z"/>
        </w:trPr>
        <w:tc>
          <w:tcPr>
            <w:tcW w:w="2570" w:type="dxa"/>
          </w:tcPr>
          <w:p w14:paraId="2B0F45BD" w14:textId="5D29ADF2" w:rsidR="00B70B99" w:rsidRPr="0060716E" w:rsidDel="00F15707" w:rsidRDefault="00B70B99" w:rsidP="00B70B99">
            <w:pPr>
              <w:rPr>
                <w:del w:id="2681" w:author="Sarah Thomas" w:date="2014-03-03T14:11:00Z"/>
                <w:rFonts w:cs="Times New Roman"/>
                <w:color w:val="000000" w:themeColor="text1"/>
                <w:szCs w:val="24"/>
              </w:rPr>
            </w:pPr>
            <w:del w:id="2682"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2683" w:author="Sarah Thomas" w:date="2014-03-03T14:11:00Z"/>
                <w:rFonts w:cs="Times New Roman"/>
                <w:color w:val="000000" w:themeColor="text1"/>
                <w:szCs w:val="24"/>
              </w:rPr>
            </w:pPr>
            <w:del w:id="2684"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2685" w:author="Sarah Thomas" w:date="2014-03-03T14:11:00Z"/>
        </w:trPr>
        <w:tc>
          <w:tcPr>
            <w:tcW w:w="2570" w:type="dxa"/>
          </w:tcPr>
          <w:p w14:paraId="671A940F" w14:textId="6B091553" w:rsidR="00C773D7" w:rsidRPr="0060716E" w:rsidDel="00F15707" w:rsidRDefault="00C773D7" w:rsidP="00C773D7">
            <w:pPr>
              <w:rPr>
                <w:del w:id="2686" w:author="Sarah Thomas" w:date="2014-03-03T14:11:00Z"/>
                <w:rFonts w:cs="Times New Roman"/>
                <w:color w:val="000000" w:themeColor="text1"/>
                <w:szCs w:val="24"/>
              </w:rPr>
            </w:pPr>
            <w:del w:id="2687"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2688" w:author="Sarah Thomas" w:date="2014-03-03T14:11:00Z"/>
                <w:rFonts w:cs="Times New Roman"/>
                <w:color w:val="000000" w:themeColor="text1"/>
                <w:szCs w:val="24"/>
              </w:rPr>
            </w:pPr>
            <w:del w:id="2689"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2690" w:author="Sarah Thomas" w:date="2014-03-03T14:11:00Z"/>
        </w:trPr>
        <w:tc>
          <w:tcPr>
            <w:tcW w:w="2570" w:type="dxa"/>
          </w:tcPr>
          <w:p w14:paraId="33B11D3D" w14:textId="63C6C3A4" w:rsidR="00C773D7" w:rsidRPr="0060716E" w:rsidDel="00F15707" w:rsidRDefault="00C773D7" w:rsidP="00C773D7">
            <w:pPr>
              <w:rPr>
                <w:del w:id="2691" w:author="Sarah Thomas" w:date="2014-03-03T14:11:00Z"/>
                <w:rFonts w:cs="Times New Roman"/>
                <w:color w:val="000000" w:themeColor="text1"/>
                <w:szCs w:val="24"/>
              </w:rPr>
            </w:pPr>
            <w:del w:id="2692"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2693" w:author="Sarah Thomas" w:date="2014-03-03T14:11:00Z"/>
                <w:rFonts w:cs="Times New Roman"/>
                <w:color w:val="000000" w:themeColor="text1"/>
                <w:szCs w:val="24"/>
              </w:rPr>
            </w:pPr>
            <w:del w:id="2694"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2695" w:author="Sarah Thomas" w:date="2014-03-03T14:11:00Z"/>
        </w:trPr>
        <w:tc>
          <w:tcPr>
            <w:tcW w:w="2570" w:type="dxa"/>
          </w:tcPr>
          <w:p w14:paraId="704DD9AF" w14:textId="32194312" w:rsidR="00C773D7" w:rsidRPr="0060716E" w:rsidDel="00F15707" w:rsidRDefault="00C773D7" w:rsidP="00C773D7">
            <w:pPr>
              <w:rPr>
                <w:del w:id="2696" w:author="Sarah Thomas" w:date="2014-03-03T14:11:00Z"/>
                <w:rFonts w:cs="Times New Roman"/>
                <w:color w:val="000000" w:themeColor="text1"/>
                <w:szCs w:val="24"/>
              </w:rPr>
            </w:pPr>
            <w:del w:id="2697"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2698" w:author="Sarah Thomas" w:date="2014-03-03T14:11:00Z"/>
                <w:rFonts w:cs="Times New Roman"/>
                <w:color w:val="000000" w:themeColor="text1"/>
                <w:szCs w:val="24"/>
              </w:rPr>
            </w:pPr>
            <w:del w:id="2699"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2700" w:author="Sarah Thomas" w:date="2014-03-03T14:11:00Z"/>
        </w:trPr>
        <w:tc>
          <w:tcPr>
            <w:tcW w:w="2570" w:type="dxa"/>
          </w:tcPr>
          <w:p w14:paraId="69C3891F" w14:textId="4B74DFE0" w:rsidR="00C773D7" w:rsidDel="00F15707" w:rsidRDefault="00C773D7" w:rsidP="00B70B99">
            <w:pPr>
              <w:rPr>
                <w:del w:id="2701" w:author="Sarah Thomas" w:date="2014-03-03T14:11:00Z"/>
                <w:rFonts w:cs="Times New Roman"/>
                <w:color w:val="000000" w:themeColor="text1"/>
                <w:szCs w:val="24"/>
                <w:shd w:val="clear" w:color="auto" w:fill="FFFFFF"/>
                <w:lang w:eastAsia="zh-CN"/>
              </w:rPr>
            </w:pPr>
            <w:del w:id="2702"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2703" w:author="Sarah Thomas" w:date="2014-03-03T14:11:00Z"/>
                <w:rFonts w:cs="Times New Roman"/>
                <w:color w:val="000000" w:themeColor="text1"/>
                <w:szCs w:val="24"/>
                <w:shd w:val="clear" w:color="auto" w:fill="FFFFFF"/>
              </w:rPr>
            </w:pPr>
            <w:del w:id="2704"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2705" w:author="Sarah Thomas" w:date="2014-03-03T14:11:00Z"/>
        </w:trPr>
        <w:tc>
          <w:tcPr>
            <w:tcW w:w="2570" w:type="dxa"/>
          </w:tcPr>
          <w:p w14:paraId="301039B8" w14:textId="0CE7A370" w:rsidR="00C773D7" w:rsidRPr="0060716E" w:rsidDel="00F15707" w:rsidRDefault="00C773D7" w:rsidP="00B70B99">
            <w:pPr>
              <w:rPr>
                <w:del w:id="2706" w:author="Sarah Thomas" w:date="2014-03-03T14:11:00Z"/>
                <w:rFonts w:cs="Times New Roman"/>
                <w:color w:val="000000" w:themeColor="text1"/>
                <w:szCs w:val="24"/>
                <w:shd w:val="clear" w:color="auto" w:fill="FFFFFF"/>
                <w:lang w:eastAsia="zh-CN"/>
              </w:rPr>
            </w:pPr>
            <w:del w:id="2707"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2708" w:author="Sarah Thomas" w:date="2014-03-03T14:11:00Z"/>
                <w:rFonts w:cs="Times New Roman"/>
                <w:color w:val="000000" w:themeColor="text1"/>
                <w:szCs w:val="24"/>
                <w:shd w:val="clear" w:color="auto" w:fill="FFFFFF"/>
              </w:rPr>
            </w:pPr>
            <w:del w:id="2709"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2710" w:author="Sarah Thomas" w:date="2014-03-03T14:11:00Z"/>
        </w:trPr>
        <w:tc>
          <w:tcPr>
            <w:tcW w:w="2570" w:type="dxa"/>
          </w:tcPr>
          <w:p w14:paraId="61027378" w14:textId="75D78C9F" w:rsidR="00B70B99" w:rsidRPr="0060716E" w:rsidDel="00F15707" w:rsidRDefault="00B70B99" w:rsidP="00B70B99">
            <w:pPr>
              <w:rPr>
                <w:del w:id="2711" w:author="Sarah Thomas" w:date="2014-03-03T14:11:00Z"/>
                <w:rFonts w:cs="Times New Roman"/>
                <w:color w:val="000000" w:themeColor="text1"/>
                <w:szCs w:val="24"/>
              </w:rPr>
            </w:pPr>
            <w:del w:id="2712"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2713" w:author="Sarah Thomas" w:date="2014-03-03T14:11:00Z"/>
                <w:rFonts w:cs="Times New Roman"/>
                <w:color w:val="000000" w:themeColor="text1"/>
                <w:szCs w:val="24"/>
              </w:rPr>
            </w:pPr>
            <w:del w:id="2714"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2715" w:author="Sarah Thomas" w:date="2014-03-03T14:11:00Z"/>
        </w:trPr>
        <w:tc>
          <w:tcPr>
            <w:tcW w:w="2570" w:type="dxa"/>
          </w:tcPr>
          <w:p w14:paraId="5E5BAA1A" w14:textId="50F73EB0" w:rsidR="00B70B99" w:rsidRPr="0060716E" w:rsidDel="00F15707" w:rsidRDefault="00B70B99" w:rsidP="00B70B99">
            <w:pPr>
              <w:rPr>
                <w:del w:id="2716" w:author="Sarah Thomas" w:date="2014-03-03T14:11:00Z"/>
                <w:rFonts w:cs="Times New Roman"/>
                <w:color w:val="000000" w:themeColor="text1"/>
                <w:szCs w:val="24"/>
              </w:rPr>
            </w:pPr>
            <w:del w:id="2717"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2718" w:author="Sarah Thomas" w:date="2014-03-03T14:11:00Z"/>
                <w:rFonts w:cs="Times New Roman"/>
                <w:color w:val="000000" w:themeColor="text1"/>
                <w:szCs w:val="24"/>
              </w:rPr>
            </w:pPr>
            <w:del w:id="2719"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2720" w:author="Sarah Thomas" w:date="2014-03-03T14:11:00Z"/>
        </w:trPr>
        <w:tc>
          <w:tcPr>
            <w:tcW w:w="2570" w:type="dxa"/>
          </w:tcPr>
          <w:p w14:paraId="5166CB81" w14:textId="09BF884F" w:rsidR="00B70B99" w:rsidRPr="0060716E" w:rsidDel="00F15707" w:rsidRDefault="00B70B99" w:rsidP="00B70B99">
            <w:pPr>
              <w:rPr>
                <w:del w:id="2721" w:author="Sarah Thomas" w:date="2014-03-03T14:11:00Z"/>
                <w:rFonts w:cs="Times New Roman"/>
                <w:color w:val="000000" w:themeColor="text1"/>
                <w:szCs w:val="24"/>
              </w:rPr>
            </w:pPr>
            <w:del w:id="2722"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2723" w:author="Sarah Thomas" w:date="2014-03-03T14:11:00Z"/>
                <w:rFonts w:cs="Times New Roman"/>
                <w:color w:val="000000" w:themeColor="text1"/>
                <w:szCs w:val="24"/>
              </w:rPr>
            </w:pPr>
            <w:del w:id="2724"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2725" w:author="Sarah Thomas" w:date="2014-03-03T14:11:00Z"/>
        </w:trPr>
        <w:tc>
          <w:tcPr>
            <w:tcW w:w="2570" w:type="dxa"/>
          </w:tcPr>
          <w:p w14:paraId="7941DA3B" w14:textId="214026A9" w:rsidR="00B70B99" w:rsidRPr="0060716E" w:rsidDel="00F15707" w:rsidRDefault="00B70B99" w:rsidP="00B70B99">
            <w:pPr>
              <w:tabs>
                <w:tab w:val="left" w:pos="1903"/>
              </w:tabs>
              <w:rPr>
                <w:del w:id="2726" w:author="Sarah Thomas" w:date="2014-03-03T14:11:00Z"/>
                <w:rFonts w:cs="Times New Roman"/>
                <w:color w:val="000000" w:themeColor="text1"/>
                <w:szCs w:val="24"/>
              </w:rPr>
            </w:pPr>
            <w:del w:id="2727"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2728" w:author="Sarah Thomas" w:date="2014-03-03T14:11:00Z"/>
                <w:rFonts w:cs="Times New Roman"/>
                <w:color w:val="000000" w:themeColor="text1"/>
                <w:szCs w:val="24"/>
              </w:rPr>
            </w:pPr>
            <w:del w:id="2729"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2730" w:author="Sarah Thomas" w:date="2014-03-03T14:11:00Z"/>
        </w:trPr>
        <w:tc>
          <w:tcPr>
            <w:tcW w:w="2570" w:type="dxa"/>
          </w:tcPr>
          <w:p w14:paraId="1391D1A5" w14:textId="22D81F74" w:rsidR="00B70B99" w:rsidRPr="0060716E" w:rsidDel="00F15707" w:rsidRDefault="00B70B99" w:rsidP="00B70B99">
            <w:pPr>
              <w:rPr>
                <w:del w:id="2731" w:author="Sarah Thomas" w:date="2014-03-03T14:11:00Z"/>
                <w:rFonts w:cs="Times New Roman"/>
                <w:color w:val="000000" w:themeColor="text1"/>
                <w:szCs w:val="24"/>
              </w:rPr>
            </w:pPr>
            <w:del w:id="2732"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2733" w:author="Sarah Thomas" w:date="2014-03-03T14:11:00Z"/>
                <w:rFonts w:cs="Times New Roman"/>
                <w:color w:val="000000" w:themeColor="text1"/>
                <w:szCs w:val="24"/>
              </w:rPr>
            </w:pPr>
            <w:del w:id="2734"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2735" w:author="Sarah Thomas" w:date="2014-03-03T14:11:00Z"/>
        </w:trPr>
        <w:tc>
          <w:tcPr>
            <w:tcW w:w="2570" w:type="dxa"/>
          </w:tcPr>
          <w:p w14:paraId="01A6636B" w14:textId="2B7DC143" w:rsidR="00B70B99" w:rsidRPr="0060716E" w:rsidDel="00F15707" w:rsidRDefault="00B70B99" w:rsidP="00B70B99">
            <w:pPr>
              <w:rPr>
                <w:del w:id="2736" w:author="Sarah Thomas" w:date="2014-03-03T14:11:00Z"/>
                <w:rFonts w:cs="Times New Roman"/>
                <w:color w:val="000000" w:themeColor="text1"/>
                <w:szCs w:val="24"/>
              </w:rPr>
            </w:pPr>
            <w:del w:id="2737"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2738" w:author="Sarah Thomas" w:date="2014-03-03T14:11:00Z"/>
                <w:rFonts w:cs="Times New Roman"/>
                <w:color w:val="000000" w:themeColor="text1"/>
                <w:szCs w:val="24"/>
              </w:rPr>
            </w:pPr>
            <w:del w:id="2739"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2740" w:author="Sarah Thomas" w:date="2014-03-03T14:11:00Z"/>
        </w:trPr>
        <w:tc>
          <w:tcPr>
            <w:tcW w:w="2570" w:type="dxa"/>
          </w:tcPr>
          <w:p w14:paraId="5854BC85" w14:textId="59DC7E88" w:rsidR="00B70B99" w:rsidRPr="0060716E" w:rsidDel="00F15707" w:rsidRDefault="00B70B99" w:rsidP="00B70B99">
            <w:pPr>
              <w:rPr>
                <w:del w:id="2741" w:author="Sarah Thomas" w:date="2014-03-03T14:11:00Z"/>
                <w:rFonts w:cs="Times New Roman"/>
                <w:color w:val="000000" w:themeColor="text1"/>
                <w:szCs w:val="24"/>
              </w:rPr>
            </w:pPr>
            <w:del w:id="2742"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2743" w:author="Sarah Thomas" w:date="2014-03-03T14:11:00Z"/>
                <w:rFonts w:cs="Times New Roman"/>
                <w:color w:val="000000" w:themeColor="text1"/>
                <w:szCs w:val="24"/>
              </w:rPr>
            </w:pPr>
            <w:del w:id="2744"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2745" w:author="Sarah Thomas" w:date="2014-03-03T14:11:00Z"/>
        </w:trPr>
        <w:tc>
          <w:tcPr>
            <w:tcW w:w="2570" w:type="dxa"/>
          </w:tcPr>
          <w:p w14:paraId="3E93F882" w14:textId="04F4C6A8" w:rsidR="00B70B99" w:rsidRPr="0060716E" w:rsidDel="00F15707" w:rsidRDefault="00B70B99" w:rsidP="00B70B99">
            <w:pPr>
              <w:tabs>
                <w:tab w:val="left" w:pos="1778"/>
              </w:tabs>
              <w:rPr>
                <w:del w:id="2746" w:author="Sarah Thomas" w:date="2014-03-03T14:11:00Z"/>
                <w:rFonts w:cs="Times New Roman"/>
                <w:color w:val="000000" w:themeColor="text1"/>
                <w:szCs w:val="24"/>
              </w:rPr>
            </w:pPr>
            <w:del w:id="2747"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2748" w:author="Sarah Thomas" w:date="2014-03-03T14:11:00Z"/>
                <w:rFonts w:cs="Times New Roman"/>
                <w:color w:val="000000" w:themeColor="text1"/>
                <w:szCs w:val="24"/>
              </w:rPr>
            </w:pPr>
            <w:del w:id="2749"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2750" w:author="Sarah Thomas" w:date="2014-03-03T14:11:00Z"/>
        </w:trPr>
        <w:tc>
          <w:tcPr>
            <w:tcW w:w="2570" w:type="dxa"/>
          </w:tcPr>
          <w:p w14:paraId="3B5F6046" w14:textId="535436EA" w:rsidR="00B70B99" w:rsidRPr="0060716E" w:rsidDel="00F15707" w:rsidRDefault="00B70B99" w:rsidP="00B70B99">
            <w:pPr>
              <w:rPr>
                <w:del w:id="2751" w:author="Sarah Thomas" w:date="2014-03-03T14:11:00Z"/>
                <w:rFonts w:cs="Times New Roman"/>
                <w:color w:val="000000" w:themeColor="text1"/>
                <w:szCs w:val="24"/>
              </w:rPr>
            </w:pPr>
            <w:del w:id="2752"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2753" w:author="Sarah Thomas" w:date="2014-03-03T14:11:00Z"/>
                <w:rFonts w:cs="Times New Roman"/>
                <w:color w:val="000000" w:themeColor="text1"/>
                <w:szCs w:val="24"/>
              </w:rPr>
            </w:pPr>
            <w:del w:id="2754"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2755" w:author="Sarah Thomas" w:date="2014-03-03T14:11:00Z"/>
        </w:trPr>
        <w:tc>
          <w:tcPr>
            <w:tcW w:w="2570" w:type="dxa"/>
          </w:tcPr>
          <w:p w14:paraId="459E323B" w14:textId="3C9AF6CF" w:rsidR="00B70B99" w:rsidRPr="0060716E" w:rsidDel="00F15707" w:rsidRDefault="00B70B99" w:rsidP="00B70B99">
            <w:pPr>
              <w:rPr>
                <w:del w:id="2756" w:author="Sarah Thomas" w:date="2014-03-03T14:11:00Z"/>
                <w:rFonts w:cs="Times New Roman"/>
                <w:color w:val="000000" w:themeColor="text1"/>
                <w:szCs w:val="24"/>
              </w:rPr>
            </w:pPr>
            <w:del w:id="2757"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2758" w:author="Sarah Thomas" w:date="2014-03-03T14:11:00Z"/>
                <w:rFonts w:cs="Times New Roman"/>
                <w:color w:val="000000" w:themeColor="text1"/>
                <w:szCs w:val="24"/>
              </w:rPr>
            </w:pPr>
            <w:del w:id="2759"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2760" w:author="Sarah Thomas" w:date="2014-03-03T14:11:00Z"/>
        </w:trPr>
        <w:tc>
          <w:tcPr>
            <w:tcW w:w="2570" w:type="dxa"/>
          </w:tcPr>
          <w:p w14:paraId="328091D3" w14:textId="03264BDF" w:rsidR="00B70B99" w:rsidRPr="0060716E" w:rsidDel="00F15707" w:rsidRDefault="00B70B99" w:rsidP="00B70B99">
            <w:pPr>
              <w:rPr>
                <w:del w:id="2761" w:author="Sarah Thomas" w:date="2014-03-03T14:11:00Z"/>
                <w:rFonts w:cs="Times New Roman"/>
                <w:color w:val="000000" w:themeColor="text1"/>
                <w:szCs w:val="24"/>
              </w:rPr>
            </w:pPr>
            <w:del w:id="2762"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2763" w:author="Sarah Thomas" w:date="2014-03-03T14:11:00Z"/>
                <w:rFonts w:cs="Times New Roman"/>
                <w:color w:val="000000" w:themeColor="text1"/>
                <w:szCs w:val="24"/>
              </w:rPr>
            </w:pPr>
            <w:del w:id="2764"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2765" w:author="Sarah Thomas" w:date="2014-03-03T14:11:00Z"/>
        </w:trPr>
        <w:tc>
          <w:tcPr>
            <w:tcW w:w="2570" w:type="dxa"/>
          </w:tcPr>
          <w:p w14:paraId="63DB0A14" w14:textId="0467A19E" w:rsidR="00B70B99" w:rsidRPr="0060716E" w:rsidDel="00F15707" w:rsidRDefault="00B70B99" w:rsidP="00B70B99">
            <w:pPr>
              <w:tabs>
                <w:tab w:val="left" w:pos="1903"/>
              </w:tabs>
              <w:rPr>
                <w:del w:id="2766" w:author="Sarah Thomas" w:date="2014-03-03T14:11:00Z"/>
                <w:rFonts w:cs="Times New Roman"/>
                <w:color w:val="000000" w:themeColor="text1"/>
                <w:szCs w:val="24"/>
              </w:rPr>
            </w:pPr>
            <w:del w:id="2767"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2768" w:author="Sarah Thomas" w:date="2014-03-03T14:11:00Z"/>
                <w:rFonts w:cs="Times New Roman"/>
                <w:color w:val="000000" w:themeColor="text1"/>
                <w:szCs w:val="24"/>
              </w:rPr>
            </w:pPr>
            <w:del w:id="2769"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2770" w:author="Sarah Thomas" w:date="2014-03-03T14:11:00Z"/>
        </w:trPr>
        <w:tc>
          <w:tcPr>
            <w:tcW w:w="2570" w:type="dxa"/>
          </w:tcPr>
          <w:p w14:paraId="254D9865" w14:textId="382EAD9D" w:rsidR="00B70B99" w:rsidRPr="0060716E" w:rsidDel="00F15707" w:rsidRDefault="00B70B99" w:rsidP="00B70B99">
            <w:pPr>
              <w:rPr>
                <w:del w:id="2771" w:author="Sarah Thomas" w:date="2014-03-03T14:11:00Z"/>
                <w:rFonts w:cs="Times New Roman"/>
                <w:color w:val="000000" w:themeColor="text1"/>
                <w:szCs w:val="24"/>
              </w:rPr>
            </w:pPr>
            <w:del w:id="2772"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2773" w:author="Sarah Thomas" w:date="2014-03-03T14:11:00Z"/>
                <w:rFonts w:cs="Times New Roman"/>
                <w:color w:val="000000" w:themeColor="text1"/>
                <w:szCs w:val="24"/>
              </w:rPr>
            </w:pPr>
            <w:del w:id="2774"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2775" w:author="Sarah Thomas" w:date="2014-03-03T14:11:00Z"/>
        </w:trPr>
        <w:tc>
          <w:tcPr>
            <w:tcW w:w="2570" w:type="dxa"/>
          </w:tcPr>
          <w:p w14:paraId="4C3CCC29" w14:textId="004DE649" w:rsidR="00B70B99" w:rsidRPr="0060716E" w:rsidDel="00F15707" w:rsidRDefault="00B70B99" w:rsidP="00B70B99">
            <w:pPr>
              <w:rPr>
                <w:del w:id="2776" w:author="Sarah Thomas" w:date="2014-03-03T14:11:00Z"/>
                <w:rFonts w:cs="Times New Roman"/>
                <w:color w:val="000000" w:themeColor="text1"/>
                <w:szCs w:val="24"/>
              </w:rPr>
            </w:pPr>
            <w:del w:id="2777"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2778" w:author="Sarah Thomas" w:date="2014-03-03T14:11:00Z"/>
                <w:rFonts w:cs="Times New Roman"/>
                <w:color w:val="000000" w:themeColor="text1"/>
                <w:szCs w:val="24"/>
              </w:rPr>
            </w:pPr>
            <w:del w:id="2779"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2780" w:author="Sarah Thomas" w:date="2014-03-03T14:11:00Z"/>
        </w:trPr>
        <w:tc>
          <w:tcPr>
            <w:tcW w:w="2570" w:type="dxa"/>
          </w:tcPr>
          <w:p w14:paraId="70C98C03" w14:textId="749C9FC3" w:rsidR="00B70B99" w:rsidRPr="0060716E" w:rsidDel="00F15707" w:rsidRDefault="00B70B99" w:rsidP="00B70B99">
            <w:pPr>
              <w:rPr>
                <w:del w:id="2781" w:author="Sarah Thomas" w:date="2014-03-03T14:11:00Z"/>
                <w:rFonts w:cs="Times New Roman"/>
                <w:color w:val="000000" w:themeColor="text1"/>
                <w:szCs w:val="24"/>
              </w:rPr>
            </w:pPr>
            <w:del w:id="2782"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2783" w:author="Sarah Thomas" w:date="2014-03-03T14:11:00Z"/>
                <w:rFonts w:cs="Times New Roman"/>
                <w:color w:val="000000" w:themeColor="text1"/>
                <w:szCs w:val="24"/>
              </w:rPr>
            </w:pPr>
            <w:del w:id="2784"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2785" w:author="Sarah Thomas" w:date="2014-03-03T14:13:00Z"/>
          <w:color w:val="000000" w:themeColor="text1"/>
        </w:rPr>
      </w:pPr>
    </w:p>
    <w:p w14:paraId="2E20DF51" w14:textId="30A48206" w:rsidR="003614D6" w:rsidDel="00F15707" w:rsidRDefault="003614D6" w:rsidP="00B70B99">
      <w:pPr>
        <w:pStyle w:val="BodyText"/>
        <w:rPr>
          <w:del w:id="2786" w:author="Sarah Thomas" w:date="2014-03-03T14:13:00Z"/>
        </w:rPr>
        <w:sectPr w:rsidR="003614D6" w:rsidDel="00F15707" w:rsidSect="00812194">
          <w:footerReference w:type="default" r:id="rId16"/>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2787" w:author="Sarah Thomas" w:date="2014-03-03T14:13:00Z"/>
        </w:rPr>
      </w:pPr>
      <w:bookmarkStart w:id="2788" w:name="_Toc253043816"/>
      <w:del w:id="2789" w:author="Sarah Thomas" w:date="2014-03-03T14:13:00Z">
        <w:r w:rsidRPr="00F0790D" w:rsidDel="00F15707">
          <w:delText>Gantt chart</w:delText>
        </w:r>
        <w:bookmarkEnd w:id="2788"/>
      </w:del>
    </w:p>
    <w:p w14:paraId="66E3DD7C" w14:textId="4AEB0484" w:rsidR="00FF23AD" w:rsidRPr="00F0790D" w:rsidDel="00F15707" w:rsidRDefault="00FF23AD" w:rsidP="00F0790D">
      <w:pPr>
        <w:rPr>
          <w:del w:id="2790" w:author="Sarah Thomas" w:date="2014-03-03T14:13:00Z"/>
        </w:rPr>
      </w:pPr>
      <w:del w:id="2791"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2792" w:author="Sarah Thomas" w:date="2014-03-03T14:13:00Z"/>
        </w:rPr>
      </w:pPr>
    </w:p>
    <w:p w14:paraId="0C8196FD" w14:textId="7DEDF59B" w:rsidR="0028129D" w:rsidDel="00F15707" w:rsidRDefault="00F7467D" w:rsidP="00F0790D">
      <w:pPr>
        <w:pStyle w:val="BodyText"/>
        <w:keepNext/>
        <w:rPr>
          <w:del w:id="2793" w:author="Sarah Thomas" w:date="2014-03-03T14:13:00Z"/>
        </w:rPr>
      </w:pPr>
      <w:del w:id="2794"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17">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2795" w:author="Sarah Thomas" w:date="2014-03-03T14:23:00Z"/>
        </w:rPr>
        <w:sectPr w:rsidR="003614D6" w:rsidRPr="00F0790D" w:rsidDel="00766C26" w:rsidSect="00812194">
          <w:pgSz w:w="11900" w:h="16840"/>
          <w:pgMar w:top="1440" w:right="1800" w:bottom="1440" w:left="1800" w:header="708" w:footer="708" w:gutter="0"/>
          <w:cols w:space="708"/>
          <w:docGrid w:linePitch="360"/>
        </w:sectPr>
        <w:pPrChange w:id="2796" w:author="Sarah Thomas" w:date="2014-03-03T14:24:00Z">
          <w:pPr>
            <w:pStyle w:val="Caption"/>
            <w:jc w:val="center"/>
          </w:pPr>
        </w:pPrChange>
      </w:pPr>
      <w:del w:id="2797"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2798" w:author="Sarah Thomas" w:date="2014-03-03T14:24:00Z">
          <w:pPr/>
        </w:pPrChange>
      </w:pPr>
    </w:p>
    <w:p w14:paraId="0A169CA0" w14:textId="79703097" w:rsidR="00A11C25" w:rsidDel="00F15707" w:rsidRDefault="00A11C25" w:rsidP="0080393E">
      <w:pPr>
        <w:pStyle w:val="Heading2"/>
        <w:rPr>
          <w:del w:id="2799" w:author="Sarah Thomas" w:date="2014-03-03T14:13:00Z"/>
        </w:rPr>
      </w:pPr>
      <w:bookmarkStart w:id="2800" w:name="_Toc253043817"/>
      <w:del w:id="2801" w:author="Sarah Thomas" w:date="2014-03-03T14:13:00Z">
        <w:r w:rsidDel="00F15707">
          <w:delText>Mind Map</w:delText>
        </w:r>
        <w:bookmarkEnd w:id="2800"/>
      </w:del>
    </w:p>
    <w:p w14:paraId="20834A64" w14:textId="3B068BA9" w:rsidR="00A11C25" w:rsidDel="00F15707" w:rsidRDefault="00860F9F" w:rsidP="00A11C25">
      <w:pPr>
        <w:pStyle w:val="BodyText"/>
        <w:rPr>
          <w:del w:id="2802" w:author="Sarah Thomas" w:date="2014-03-03T14:13:00Z"/>
        </w:rPr>
      </w:pPr>
      <w:del w:id="2803"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2804" w:name="_Toc253043818"/>
      <w:bookmarkStart w:id="2805" w:name="_Toc255483856"/>
      <w:r>
        <w:t>Glossary</w:t>
      </w:r>
      <w:bookmarkEnd w:id="2804"/>
      <w:bookmarkEnd w:id="2805"/>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2806" w:name="_Toc253043819"/>
      <w:bookmarkStart w:id="2807" w:name="_Toc255483857"/>
      <w:r>
        <w:t>References</w:t>
      </w:r>
      <w:bookmarkEnd w:id="2806"/>
      <w:bookmarkEnd w:id="2807"/>
    </w:p>
    <w:p w14:paraId="6BB367B2" w14:textId="17945E36" w:rsidR="00F3411A" w:rsidRPr="00F3411A" w:rsidRDefault="001E34AB">
      <w:pPr>
        <w:pStyle w:val="NormalWeb"/>
        <w:ind w:left="640" w:hanging="640"/>
        <w:divId w:val="1690058008"/>
        <w:rPr>
          <w:rFonts w:ascii="Cambria" w:hAnsi="Cambria"/>
          <w:noProof/>
          <w:sz w:val="22"/>
        </w:rPr>
      </w:pPr>
      <w:r>
        <w:fldChar w:fldCharType="begin" w:fldLock="1"/>
      </w:r>
      <w:r>
        <w:instrText xml:space="preserve">ADDIN Mendeley Bibliography CSL_BIBLIOGRAPHY </w:instrText>
      </w:r>
      <w:r>
        <w:fldChar w:fldCharType="separate"/>
      </w:r>
      <w:r w:rsidR="00F3411A" w:rsidRPr="00F3411A">
        <w:rPr>
          <w:rFonts w:ascii="Cambria" w:hAnsi="Cambria"/>
          <w:noProof/>
          <w:sz w:val="22"/>
        </w:rPr>
        <w:t>[1]</w:t>
      </w:r>
      <w:r w:rsidR="00F3411A" w:rsidRPr="00F3411A">
        <w:rPr>
          <w:rFonts w:ascii="Cambria" w:hAnsi="Cambria"/>
          <w:noProof/>
          <w:sz w:val="22"/>
        </w:rPr>
        <w:tab/>
        <w:t>“University of Essex :: Module Directory :: Module details.” [Online]. Available: https://www.essex.ac.uk/modules/default.aspx?coursecode=CE881&amp;level=7&amp;period=SP. [Accessed: 07-Feb-2014].</w:t>
      </w:r>
    </w:p>
    <w:p w14:paraId="5C9E061B"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2]</w:t>
      </w:r>
      <w:r w:rsidRPr="00F3411A">
        <w:rPr>
          <w:rFonts w:ascii="Cambria" w:hAnsi="Cambria"/>
          <w:noProof/>
          <w:sz w:val="22"/>
        </w:rPr>
        <w:tab/>
        <w:t>“Choose the right PHP framework | Web design | Creative Bloq.” [Online]. Available: http://www.creativebloq.com/design/choose-right-php-framework-12122774. [Accessed: 12-Mar-2014].</w:t>
      </w:r>
    </w:p>
    <w:p w14:paraId="355D301F"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3]</w:t>
      </w:r>
      <w:r w:rsidRPr="00F3411A">
        <w:rPr>
          <w:rFonts w:ascii="Cambria" w:hAnsi="Cambria"/>
          <w:noProof/>
          <w:sz w:val="22"/>
        </w:rPr>
        <w:tab/>
        <w:t>Phpframework, “PHP Frameworks.” [Online]. Available: http://www.phpframeworks.com/. [Accessed: 12-Mar-2014].</w:t>
      </w:r>
    </w:p>
    <w:p w14:paraId="530BE7D5"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4]</w:t>
      </w:r>
      <w:r w:rsidRPr="00F3411A">
        <w:rPr>
          <w:rFonts w:ascii="Cambria" w:hAnsi="Cambria"/>
          <w:noProof/>
          <w:sz w:val="22"/>
        </w:rPr>
        <w:tab/>
        <w:t>“Google Trends.” [Online]. Available: http://www.google.co.uk/trends/. [Accessed: 28-Jan-2014].</w:t>
      </w:r>
    </w:p>
    <w:p w14:paraId="0AC9B6AA"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5]</w:t>
      </w:r>
      <w:r w:rsidRPr="00F3411A">
        <w:rPr>
          <w:rFonts w:ascii="Cambria" w:hAnsi="Cambria"/>
          <w:noProof/>
          <w:sz w:val="22"/>
        </w:rPr>
        <w:tab/>
        <w:t>“Laravel - The PHP framework for web artisans.” [Online]. Available: http://laravel.com/. [Accessed: 12-Mar-2014].</w:t>
      </w:r>
    </w:p>
    <w:p w14:paraId="77715AE4"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6]</w:t>
      </w:r>
      <w:r w:rsidRPr="00F3411A">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52B8D370"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7]</w:t>
      </w:r>
      <w:r w:rsidRPr="00F3411A">
        <w:rPr>
          <w:rFonts w:ascii="Cambria" w:hAnsi="Cambria"/>
          <w:noProof/>
          <w:sz w:val="22"/>
        </w:rPr>
        <w:tab/>
        <w:t xml:space="preserve">N. Adermann and J. Boggiano, “Composer.” [Online]. Available: https://getcomposer.org/. [Accessed: 12-Mar-2014]. </w:t>
      </w:r>
    </w:p>
    <w:p w14:paraId="715BF2F4" w14:textId="2F20293F" w:rsidR="001E34AB" w:rsidRPr="00F0790D" w:rsidRDefault="001E34AB" w:rsidP="00F3411A">
      <w:pPr>
        <w:pStyle w:val="NormalWeb"/>
        <w:ind w:left="640" w:hanging="640"/>
        <w:divId w:val="1068651534"/>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6E0F15" w:rsidRDefault="006E0F15" w:rsidP="00C5786B">
      <w:pPr>
        <w:spacing w:after="0"/>
      </w:pPr>
      <w:r>
        <w:separator/>
      </w:r>
    </w:p>
  </w:endnote>
  <w:endnote w:type="continuationSeparator" w:id="0">
    <w:p w14:paraId="1477E4A6" w14:textId="77777777" w:rsidR="006E0F15" w:rsidRDefault="006E0F15"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6E0F15" w:rsidRDefault="006E0F15"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6E0F15" w:rsidRDefault="006E0F1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6E0F15" w:rsidRDefault="006E0F15"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165A249D" w14:textId="3A4EED9E" w:rsidR="006E0F15" w:rsidRDefault="006E0F15"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6E0F15" w:rsidRDefault="006E0F15"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31AB9">
      <w:rPr>
        <w:rStyle w:val="PageNumber"/>
        <w:noProof/>
      </w:rPr>
      <w:t>12</w:t>
    </w:r>
    <w:r>
      <w:rPr>
        <w:rStyle w:val="PageNumber"/>
      </w:rPr>
      <w:fldChar w:fldCharType="end"/>
    </w:r>
  </w:p>
  <w:p w14:paraId="1481763C" w14:textId="77777777" w:rsidR="006E0F15" w:rsidRDefault="006E0F15"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6E0F15" w:rsidRDefault="006E0F15" w:rsidP="00C5786B">
      <w:pPr>
        <w:spacing w:after="0"/>
      </w:pPr>
      <w:r>
        <w:separator/>
      </w:r>
    </w:p>
  </w:footnote>
  <w:footnote w:type="continuationSeparator" w:id="0">
    <w:p w14:paraId="5692FDA2" w14:textId="77777777" w:rsidR="006E0F15" w:rsidRDefault="006E0F15"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0743D7D2" w:rsidR="006E0F15" w:rsidRPr="00C5786B" w:rsidRDefault="006E0F15" w:rsidP="00C5786B">
    <w:pPr>
      <w:pStyle w:val="Header"/>
      <w:jc w:val="right"/>
      <w:rPr>
        <w:rStyle w:val="SubtleEmphasis"/>
        <w:sz w:val="20"/>
        <w:szCs w:val="20"/>
      </w:rPr>
    </w:pPr>
    <w:r w:rsidRPr="00C5786B">
      <w:rPr>
        <w:rStyle w:val="SubtleEmphasis"/>
        <w:sz w:val="20"/>
        <w:szCs w:val="20"/>
      </w:rPr>
      <w:t>CE903 Group 1 - System Requirements Specification Documen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95381B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38"/>
  </w:num>
  <w:num w:numId="5">
    <w:abstractNumId w:val="27"/>
  </w:num>
  <w:num w:numId="6">
    <w:abstractNumId w:val="47"/>
  </w:num>
  <w:num w:numId="7">
    <w:abstractNumId w:val="43"/>
  </w:num>
  <w:num w:numId="8">
    <w:abstractNumId w:val="2"/>
  </w:num>
  <w:num w:numId="9">
    <w:abstractNumId w:val="39"/>
  </w:num>
  <w:num w:numId="10">
    <w:abstractNumId w:val="36"/>
  </w:num>
  <w:num w:numId="11">
    <w:abstractNumId w:val="7"/>
  </w:num>
  <w:num w:numId="12">
    <w:abstractNumId w:val="45"/>
  </w:num>
  <w:num w:numId="13">
    <w:abstractNumId w:val="25"/>
  </w:num>
  <w:num w:numId="14">
    <w:abstractNumId w:val="52"/>
  </w:num>
  <w:num w:numId="15">
    <w:abstractNumId w:val="30"/>
  </w:num>
  <w:num w:numId="16">
    <w:abstractNumId w:val="29"/>
  </w:num>
  <w:num w:numId="17">
    <w:abstractNumId w:val="51"/>
  </w:num>
  <w:num w:numId="18">
    <w:abstractNumId w:val="44"/>
  </w:num>
  <w:num w:numId="19">
    <w:abstractNumId w:val="20"/>
  </w:num>
  <w:num w:numId="20">
    <w:abstractNumId w:val="46"/>
  </w:num>
  <w:num w:numId="21">
    <w:abstractNumId w:val="8"/>
  </w:num>
  <w:num w:numId="22">
    <w:abstractNumId w:val="23"/>
  </w:num>
  <w:num w:numId="23">
    <w:abstractNumId w:val="42"/>
  </w:num>
  <w:num w:numId="24">
    <w:abstractNumId w:val="40"/>
  </w:num>
  <w:num w:numId="25">
    <w:abstractNumId w:val="48"/>
  </w:num>
  <w:num w:numId="26">
    <w:abstractNumId w:val="17"/>
  </w:num>
  <w:num w:numId="27">
    <w:abstractNumId w:val="5"/>
  </w:num>
  <w:num w:numId="28">
    <w:abstractNumId w:val="1"/>
  </w:num>
  <w:num w:numId="29">
    <w:abstractNumId w:val="26"/>
  </w:num>
  <w:num w:numId="30">
    <w:abstractNumId w:val="24"/>
  </w:num>
  <w:num w:numId="31">
    <w:abstractNumId w:val="14"/>
  </w:num>
  <w:num w:numId="32">
    <w:abstractNumId w:val="35"/>
  </w:num>
  <w:num w:numId="33">
    <w:abstractNumId w:val="15"/>
  </w:num>
  <w:num w:numId="34">
    <w:abstractNumId w:val="32"/>
  </w:num>
  <w:num w:numId="35">
    <w:abstractNumId w:val="6"/>
  </w:num>
  <w:num w:numId="36">
    <w:abstractNumId w:val="53"/>
  </w:num>
  <w:num w:numId="37">
    <w:abstractNumId w:val="41"/>
  </w:num>
  <w:num w:numId="38">
    <w:abstractNumId w:val="18"/>
  </w:num>
  <w:num w:numId="39">
    <w:abstractNumId w:val="54"/>
  </w:num>
  <w:num w:numId="40">
    <w:abstractNumId w:val="33"/>
  </w:num>
  <w:num w:numId="41">
    <w:abstractNumId w:val="5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num>
  <w:num w:numId="44">
    <w:abstractNumId w:val="28"/>
  </w:num>
  <w:num w:numId="45">
    <w:abstractNumId w:val="34"/>
  </w:num>
  <w:num w:numId="46">
    <w:abstractNumId w:val="21"/>
  </w:num>
  <w:num w:numId="47">
    <w:abstractNumId w:val="49"/>
  </w:num>
  <w:num w:numId="48">
    <w:abstractNumId w:val="31"/>
  </w:num>
  <w:num w:numId="49">
    <w:abstractNumId w:val="13"/>
  </w:num>
  <w:num w:numId="50">
    <w:abstractNumId w:val="22"/>
  </w:num>
  <w:num w:numId="51">
    <w:abstractNumId w:val="0"/>
  </w:num>
  <w:num w:numId="52">
    <w:abstractNumId w:val="19"/>
  </w:num>
  <w:num w:numId="53">
    <w:abstractNumId w:val="16"/>
  </w:num>
  <w:num w:numId="54">
    <w:abstractNumId w:val="37"/>
  </w:num>
  <w:num w:numId="55">
    <w:abstractNumId w:val="12"/>
  </w:num>
  <w:num w:numId="56">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3761F"/>
    <w:rsid w:val="00050823"/>
    <w:rsid w:val="00052A34"/>
    <w:rsid w:val="000548EA"/>
    <w:rsid w:val="0009690E"/>
    <w:rsid w:val="000D27B3"/>
    <w:rsid w:val="000D536B"/>
    <w:rsid w:val="000F6254"/>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D09EB"/>
    <w:rsid w:val="002D5B5A"/>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1695B"/>
    <w:rsid w:val="006624A6"/>
    <w:rsid w:val="00665FC1"/>
    <w:rsid w:val="00670E45"/>
    <w:rsid w:val="00684514"/>
    <w:rsid w:val="00685136"/>
    <w:rsid w:val="006E0F15"/>
    <w:rsid w:val="006E0FC4"/>
    <w:rsid w:val="006F1CC5"/>
    <w:rsid w:val="006F5B4A"/>
    <w:rsid w:val="0072751E"/>
    <w:rsid w:val="0073101D"/>
    <w:rsid w:val="00747EDA"/>
    <w:rsid w:val="00766C26"/>
    <w:rsid w:val="007C5311"/>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C0F"/>
    <w:rsid w:val="00955C66"/>
    <w:rsid w:val="009573C3"/>
    <w:rsid w:val="00963104"/>
    <w:rsid w:val="009657BC"/>
    <w:rsid w:val="0097380A"/>
    <w:rsid w:val="009A001B"/>
    <w:rsid w:val="009A4931"/>
    <w:rsid w:val="009B03B7"/>
    <w:rsid w:val="009D3710"/>
    <w:rsid w:val="009D6792"/>
    <w:rsid w:val="009F5868"/>
    <w:rsid w:val="009F61CA"/>
    <w:rsid w:val="00A01817"/>
    <w:rsid w:val="00A11C25"/>
    <w:rsid w:val="00A227A9"/>
    <w:rsid w:val="00A346C4"/>
    <w:rsid w:val="00A5192B"/>
    <w:rsid w:val="00A57983"/>
    <w:rsid w:val="00A8129B"/>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56C2"/>
    <w:rsid w:val="00CE66D7"/>
    <w:rsid w:val="00CF03A1"/>
    <w:rsid w:val="00D31B73"/>
    <w:rsid w:val="00D53F74"/>
    <w:rsid w:val="00D72006"/>
    <w:rsid w:val="00DC5074"/>
    <w:rsid w:val="00DE7CD8"/>
    <w:rsid w:val="00E005D3"/>
    <w:rsid w:val="00E07F8C"/>
    <w:rsid w:val="00E32CDE"/>
    <w:rsid w:val="00E44BB3"/>
    <w:rsid w:val="00E570FB"/>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9F61CA"/>
    <w:pPr>
      <w:numPr>
        <w:ilvl w:val="2"/>
        <w:numId w:val="8"/>
      </w:numPr>
      <w:spacing w:before="320" w:after="0" w:line="360" w:lineRule="auto"/>
      <w:outlineLvl w:val="2"/>
    </w:pPr>
    <w:rPr>
      <w:rFonts w:asciiTheme="majorHAnsi" w:eastAsiaTheme="majorEastAsia" w:hAnsiTheme="majorHAnsi" w:cstheme="majorBidi"/>
      <w:b/>
      <w:bCs/>
      <w:iCs/>
      <w:sz w:val="26"/>
      <w:szCs w:val="26"/>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9F61CA"/>
    <w:rPr>
      <w:rFonts w:asciiTheme="majorHAnsi" w:eastAsiaTheme="majorEastAsia" w:hAnsiTheme="majorHAnsi" w:cstheme="majorBidi"/>
      <w:b/>
      <w:bCs/>
      <w:iCs/>
      <w:sz w:val="26"/>
      <w:szCs w:val="26"/>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1" w:author="Sarah Thomas" w:date="2014-03-12T12:21:00Z">
        <w:pPr>
          <w:spacing w:after="240"/>
        </w:pPr>
      </w:pPrChange>
    </w:pPr>
    <w:rPr>
      <w:rFonts w:ascii="Courier" w:hAnsi="Courier"/>
      <w:sz w:val="24"/>
      <w:lang w:val="en-GB"/>
      <w:rPrChange w:id="1"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2"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2"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9F61CA"/>
    <w:pPr>
      <w:numPr>
        <w:ilvl w:val="2"/>
        <w:numId w:val="8"/>
      </w:numPr>
      <w:spacing w:before="320" w:after="0" w:line="360" w:lineRule="auto"/>
      <w:outlineLvl w:val="2"/>
    </w:pPr>
    <w:rPr>
      <w:rFonts w:asciiTheme="majorHAnsi" w:eastAsiaTheme="majorEastAsia" w:hAnsiTheme="majorHAnsi" w:cstheme="majorBidi"/>
      <w:b/>
      <w:bCs/>
      <w:iCs/>
      <w:sz w:val="26"/>
      <w:szCs w:val="26"/>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9F61CA"/>
    <w:rPr>
      <w:rFonts w:asciiTheme="majorHAnsi" w:eastAsiaTheme="majorEastAsia" w:hAnsiTheme="majorHAnsi" w:cstheme="majorBidi"/>
      <w:b/>
      <w:bCs/>
      <w:iCs/>
      <w:sz w:val="26"/>
      <w:szCs w:val="26"/>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3" w:author="Sarah Thomas" w:date="2014-03-12T12:21:00Z">
        <w:pPr>
          <w:spacing w:after="240"/>
        </w:pPr>
      </w:pPrChange>
    </w:pPr>
    <w:rPr>
      <w:rFonts w:ascii="Courier" w:hAnsi="Courier"/>
      <w:sz w:val="24"/>
      <w:lang w:val="en-GB"/>
      <w:rPrChange w:id="3"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jpg"/><Relationship Id="rId16" Type="http://schemas.openxmlformats.org/officeDocument/2006/relationships/footer" Target="footer3.xml"/><Relationship Id="rId17" Type="http://schemas.openxmlformats.org/officeDocument/2006/relationships/image" Target="media/image4.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01517464"/>
        <c:axId val="-2102785064"/>
      </c:lineChart>
      <c:catAx>
        <c:axId val="-2101517464"/>
        <c:scaling>
          <c:orientation val="minMax"/>
        </c:scaling>
        <c:delete val="0"/>
        <c:axPos val="b"/>
        <c:majorTickMark val="out"/>
        <c:minorTickMark val="none"/>
        <c:tickLblPos val="nextTo"/>
        <c:crossAx val="-2102785064"/>
        <c:crosses val="autoZero"/>
        <c:auto val="1"/>
        <c:lblAlgn val="ctr"/>
        <c:lblOffset val="100"/>
        <c:noMultiLvlLbl val="0"/>
      </c:catAx>
      <c:valAx>
        <c:axId val="-2102785064"/>
        <c:scaling>
          <c:orientation val="minMax"/>
        </c:scaling>
        <c:delete val="0"/>
        <c:axPos val="l"/>
        <c:majorGridlines/>
        <c:numFmt formatCode="General" sourceLinked="1"/>
        <c:majorTickMark val="out"/>
        <c:minorTickMark val="none"/>
        <c:tickLblPos val="nextTo"/>
        <c:crossAx val="-2101517464"/>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725F2-B6E1-874A-B903-BF5E78B62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4</Pages>
  <Words>10014</Words>
  <Characters>55979</Characters>
  <Application>Microsoft Macintosh Word</Application>
  <DocSecurity>0</DocSecurity>
  <Lines>1646</Lines>
  <Paragraphs>10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8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3</cp:revision>
  <dcterms:created xsi:type="dcterms:W3CDTF">2014-03-11T19:35:00Z</dcterms:created>
  <dcterms:modified xsi:type="dcterms:W3CDTF">2014-03-12T12: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